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44D1F5" w14:textId="77777777" w:rsidR="00CF6B3A" w:rsidRDefault="00CF6B3A" w:rsidP="00CF6B3A">
      <w:pPr>
        <w:jc w:val="center"/>
        <w:rPr>
          <w:rFonts w:ascii="Times New Roman" w:hAnsi="Times New Roman" w:cs="Times New Roman"/>
          <w:b/>
          <w:sz w:val="24"/>
          <w:szCs w:val="24"/>
        </w:rPr>
      </w:pPr>
      <w:r>
        <w:rPr>
          <w:rFonts w:ascii="Times New Roman" w:hAnsi="Times New Roman" w:cs="Times New Roman"/>
          <w:b/>
          <w:sz w:val="24"/>
          <w:szCs w:val="24"/>
        </w:rPr>
        <w:t>ANALYZING INTERNAL STUDENT’S OBSTACLES IN WRITING RESEARCH PAPER AT THE FINAL GARADUATED SARJANA DGREE OF ENGLISH EDUCATION STUDY PROGRAM OF IKIP SILIWANGI</w:t>
      </w:r>
    </w:p>
    <w:p w14:paraId="4D377A2C" w14:textId="77777777" w:rsidR="00CF6B3A" w:rsidRDefault="00CF6B3A" w:rsidP="00CF6B3A">
      <w:pPr>
        <w:jc w:val="center"/>
        <w:rPr>
          <w:rFonts w:ascii="Times New Roman" w:hAnsi="Times New Roman" w:cs="Times New Roman"/>
          <w:b/>
          <w:sz w:val="24"/>
          <w:szCs w:val="24"/>
          <w:vertAlign w:val="superscript"/>
        </w:rPr>
      </w:pPr>
      <w:r>
        <w:rPr>
          <w:rFonts w:ascii="Times New Roman" w:hAnsi="Times New Roman" w:cs="Times New Roman"/>
          <w:b/>
          <w:sz w:val="24"/>
          <w:szCs w:val="24"/>
        </w:rPr>
        <w:t>suhud aryana</w:t>
      </w:r>
      <w:r>
        <w:rPr>
          <w:rFonts w:ascii="Times New Roman" w:hAnsi="Times New Roman" w:cs="Times New Roman"/>
          <w:b/>
          <w:sz w:val="24"/>
          <w:szCs w:val="24"/>
          <w:vertAlign w:val="superscript"/>
        </w:rPr>
        <w:t>1</w:t>
      </w:r>
      <w:r>
        <w:rPr>
          <w:rFonts w:ascii="Times New Roman" w:hAnsi="Times New Roman" w:cs="Times New Roman"/>
          <w:b/>
          <w:sz w:val="24"/>
          <w:szCs w:val="24"/>
        </w:rPr>
        <w:t>,</w:t>
      </w:r>
      <w:r>
        <w:rPr>
          <w:rFonts w:ascii="Times New Roman" w:hAnsi="Times New Roman" w:cs="Times New Roman"/>
          <w:b/>
          <w:sz w:val="24"/>
          <w:szCs w:val="24"/>
          <w:vertAlign w:val="superscript"/>
        </w:rPr>
        <w:t xml:space="preserve"> </w:t>
      </w:r>
      <w:r>
        <w:rPr>
          <w:rFonts w:ascii="Times New Roman" w:hAnsi="Times New Roman" w:cs="Times New Roman"/>
          <w:b/>
          <w:sz w:val="24"/>
          <w:szCs w:val="24"/>
        </w:rPr>
        <w:t>wikanengsih</w:t>
      </w:r>
      <w:r>
        <w:rPr>
          <w:rFonts w:ascii="Times New Roman" w:hAnsi="Times New Roman" w:cs="Times New Roman"/>
          <w:b/>
          <w:sz w:val="24"/>
          <w:szCs w:val="24"/>
          <w:vertAlign w:val="superscript"/>
        </w:rPr>
        <w:t>2</w:t>
      </w:r>
    </w:p>
    <w:p w14:paraId="6456BF7A" w14:textId="77777777" w:rsidR="00CF6B3A" w:rsidRDefault="00CF6B3A" w:rsidP="00CF6B3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vertAlign w:val="superscript"/>
        </w:rPr>
        <w:t>1</w:t>
      </w:r>
      <w:r>
        <w:rPr>
          <w:rFonts w:ascii="Times New Roman" w:hAnsi="Times New Roman" w:cs="Times New Roman"/>
          <w:b/>
          <w:sz w:val="24"/>
          <w:szCs w:val="24"/>
        </w:rPr>
        <w:t>IKIP Siliwangi</w:t>
      </w:r>
    </w:p>
    <w:p w14:paraId="6EFC8ED3" w14:textId="77777777" w:rsidR="00CF6B3A" w:rsidRDefault="00CF6B3A" w:rsidP="00CF6B3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vertAlign w:val="superscript"/>
        </w:rPr>
        <w:t>2</w:t>
      </w:r>
      <w:r>
        <w:rPr>
          <w:rFonts w:ascii="Times New Roman" w:hAnsi="Times New Roman" w:cs="Times New Roman"/>
          <w:b/>
          <w:sz w:val="24"/>
          <w:szCs w:val="24"/>
        </w:rPr>
        <w:t>IKIP Siliwangi</w:t>
      </w:r>
    </w:p>
    <w:p w14:paraId="6A0016E2" w14:textId="77777777" w:rsidR="00CF6B3A" w:rsidRDefault="00CF6B3A" w:rsidP="00CF6B3A">
      <w:pPr>
        <w:spacing w:after="0" w:line="240" w:lineRule="auto"/>
        <w:jc w:val="center"/>
        <w:rPr>
          <w:rFonts w:ascii="Times New Roman" w:hAnsi="Times New Roman" w:cs="Times New Roman"/>
          <w:b/>
          <w:sz w:val="24"/>
          <w:szCs w:val="24"/>
        </w:rPr>
      </w:pPr>
    </w:p>
    <w:p w14:paraId="207ABB0A" w14:textId="77777777" w:rsidR="00CF6B3A" w:rsidRDefault="00CF6B3A" w:rsidP="00CF6B3A">
      <w:pPr>
        <w:jc w:val="center"/>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suhudaryana04@gmail.com, </w:t>
      </w:r>
      <w:r>
        <w:rPr>
          <w:rFonts w:ascii="Times New Roman" w:hAnsi="Times New Roman" w:cs="Times New Roman"/>
          <w:sz w:val="24"/>
          <w:szCs w:val="24"/>
          <w:vertAlign w:val="superscript"/>
        </w:rPr>
        <w:t>2</w:t>
      </w:r>
      <w:r>
        <w:rPr>
          <w:rFonts w:ascii="Times New Roman" w:hAnsi="Times New Roman" w:cs="Times New Roman"/>
          <w:sz w:val="24"/>
          <w:szCs w:val="24"/>
        </w:rPr>
        <w:t>wikanengsih@yahoo.com.</w:t>
      </w:r>
    </w:p>
    <w:p w14:paraId="1F66276E" w14:textId="77777777" w:rsidR="00CF6B3A" w:rsidRDefault="00CF6B3A" w:rsidP="00CF6B3A">
      <w:pPr>
        <w:spacing w:line="240" w:lineRule="auto"/>
        <w:rPr>
          <w:rFonts w:ascii="Times New Roman" w:hAnsi="Times New Roman" w:cs="Times New Roman"/>
          <w:b/>
          <w:i/>
          <w:sz w:val="24"/>
          <w:szCs w:val="24"/>
        </w:rPr>
      </w:pPr>
      <w:r>
        <w:rPr>
          <w:rFonts w:ascii="Times New Roman" w:hAnsi="Times New Roman" w:cs="Times New Roman"/>
          <w:b/>
          <w:i/>
          <w:sz w:val="24"/>
          <w:szCs w:val="24"/>
        </w:rPr>
        <w:t>Abstract</w:t>
      </w:r>
    </w:p>
    <w:p w14:paraId="2D0374AA" w14:textId="77777777" w:rsidR="00CF6B3A" w:rsidRDefault="00CF6B3A" w:rsidP="00CF6B3A">
      <w:pPr>
        <w:pStyle w:val="ListParagraph"/>
        <w:spacing w:line="240" w:lineRule="auto"/>
        <w:ind w:left="0"/>
        <w:jc w:val="both"/>
        <w:rPr>
          <w:rFonts w:ascii="Times New Roman" w:hAnsi="Times New Roman" w:cs="Times New Roman"/>
        </w:rPr>
      </w:pPr>
      <w:r>
        <w:rPr>
          <w:rFonts w:ascii="Times New Roman" w:hAnsi="Times New Roman" w:cs="Times New Roman"/>
        </w:rPr>
        <w:t>This research is based on the importance of writing scientific papers for students. Especially the final graduated sarjana dgree students who are compiling research paper. Therefore, this reserach focuses on analyzing case studies of student’s internal problems. The aim of this reserach is to find out how much student’s internal problems in writing a research paper. This research is a case study which is part of qualitative research. Therefore, the method of this research used cuse study method. The subject of this research was a student’s final graduated sarjana dgree of English Education Study Program of IKIP Siliwangi. The instruments used were observation, questionnaire and interview.</w:t>
      </w:r>
      <w:r>
        <w:t xml:space="preserve"> </w:t>
      </w:r>
      <w:r>
        <w:rPr>
          <w:rFonts w:ascii="Times New Roman" w:hAnsi="Times New Roman" w:cs="Times New Roman"/>
        </w:rPr>
        <w:t xml:space="preserve">In short, the results of the research as follows; First, student felt difficult when pouring out the main ideas in writing process. Second, student felt stress when he do not know the system of writing. Third, student felt lazy with writing activities cause he can not to think critically. Fourth, student has  not experienced of writing researh paper  before. Fifth, student lack of reading books. Sixth, students luck of self motivation then appear do not confident in writing research paper. Seventh lacks understanding of the topics discussed. The last, student’s disciplines in managing time. </w:t>
      </w:r>
    </w:p>
    <w:p w14:paraId="789F5F18" w14:textId="77777777" w:rsidR="00CF6B3A" w:rsidRDefault="00CF6B3A" w:rsidP="00CF6B3A">
      <w:pPr>
        <w:pStyle w:val="ListParagraph"/>
        <w:spacing w:line="240" w:lineRule="auto"/>
        <w:ind w:left="0"/>
        <w:jc w:val="both"/>
        <w:rPr>
          <w:rFonts w:ascii="Times New Roman" w:hAnsi="Times New Roman" w:cs="Times New Roman"/>
        </w:rPr>
      </w:pPr>
    </w:p>
    <w:p w14:paraId="1510048C" w14:textId="77777777" w:rsidR="00CF6B3A" w:rsidRDefault="00CF6B3A" w:rsidP="00CF6B3A">
      <w:pPr>
        <w:pStyle w:val="ListParagraph"/>
        <w:spacing w:line="240" w:lineRule="auto"/>
        <w:ind w:left="0"/>
        <w:jc w:val="both"/>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Writing scientific papers and Student’s Writing Problem</w:t>
      </w:r>
    </w:p>
    <w:p w14:paraId="228B26D5" w14:textId="77777777" w:rsidR="00CF6B3A" w:rsidRDefault="00CF6B3A" w:rsidP="00CF6B3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strak</w:t>
      </w:r>
    </w:p>
    <w:p w14:paraId="4F5D8727" w14:textId="77777777" w:rsidR="00CF6B3A" w:rsidRDefault="00CF6B3A" w:rsidP="00CF6B3A">
      <w:pPr>
        <w:spacing w:after="0" w:line="240" w:lineRule="auto"/>
        <w:jc w:val="both"/>
        <w:rPr>
          <w:rFonts w:ascii="Times New Roman" w:hAnsi="Times New Roman" w:cs="Times New Roman"/>
          <w:b/>
          <w:sz w:val="24"/>
          <w:szCs w:val="24"/>
        </w:rPr>
      </w:pPr>
    </w:p>
    <w:p w14:paraId="5216D1D6" w14:textId="77777777" w:rsidR="00CF6B3A" w:rsidRDefault="00CF6B3A" w:rsidP="00CF6B3A">
      <w:pPr>
        <w:pStyle w:val="ListParagraph"/>
        <w:spacing w:line="240" w:lineRule="auto"/>
        <w:ind w:left="0"/>
        <w:jc w:val="both"/>
        <w:rPr>
          <w:rFonts w:ascii="Times New Roman" w:hAnsi="Times New Roman" w:cs="Times New Roman"/>
        </w:rPr>
      </w:pPr>
      <w:r>
        <w:rPr>
          <w:rFonts w:ascii="Times New Roman" w:hAnsi="Times New Roman" w:cs="Times New Roman"/>
        </w:rPr>
        <w:t xml:space="preserve">Penelitian ini berdasarkan pentingnya menulis karya tulis ilmiah bagi mahasiswa. khususnya mahasiswa tingkat akhir sarjana strata satu yang sedang menyusun skripsi. Maka dari itu, penelitian ini fokus menganalisis studi kasus terhadap kendala internal mahasiswa. Tujuan penelitian ini yaitu untuk mengetauhi seberapa besar kendala internal mahasiswa dalam menulis skripsi. Penelitian ini adalah studi kasus yang merupakan bagain dari penelitian kualitatif sehingga metode yang digunakan yaitu </w:t>
      </w:r>
      <w:r>
        <w:rPr>
          <w:rFonts w:ascii="Times New Roman" w:hAnsi="Times New Roman" w:cs="Times New Roman"/>
          <w:i/>
        </w:rPr>
        <w:t>cuse studi method</w:t>
      </w:r>
      <w:r>
        <w:rPr>
          <w:rFonts w:ascii="Times New Roman" w:hAnsi="Times New Roman" w:cs="Times New Roman"/>
        </w:rPr>
        <w:t>. Subjek penelitian ini adalah seorang mahasiswa tingkat akhir sarjana Program Studi Pendidikan Bahasa Inggris IKIP Siliwangi. Instrumen yang digunakan yaitu observasi, angket dan wawancara. Dengan singkat, hasil penelitian yaitu; pertama, mahasiswa merasa kesulitan saat menuangkan ide pokok pada proses menulis skripsi. Kedua, mahasiswa merasa stress saat tidak mengetahui sistematiaka penulisan skripsi. Ketiga, mahasiswa merasa malas dengan kegiatan menulis serta malas berpikir keritis ketika sumber atau informasi sulit untuk ditemukan. Keempat mahasiswa belum berpengalaman dalam menulis skripsi sebelumnya sehingga tidak mengetahui tahap-tahap penyususnan. Kelima kurangnya membaca buku sehingga minimnya wawasan dalam menulis skripsi. Keenam, kurangnya motivasi diri sehingga timbul tidak percaya diri dalam menulis karya ilmiah. Ketujuh, kurang memahami topik yang dibahas sehingga mahasiswa tidak yankin dengan skripsinya. Kedelapan, kuranganya kedisiplinan dalam mengatur waktu.</w:t>
      </w:r>
    </w:p>
    <w:p w14:paraId="507CE372"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b/>
          <w:szCs w:val="24"/>
        </w:rPr>
        <w:t>Kata Kunci:</w:t>
      </w:r>
      <w:r>
        <w:rPr>
          <w:rFonts w:ascii="Times New Roman" w:hAnsi="Times New Roman" w:cs="Times New Roman"/>
          <w:szCs w:val="24"/>
        </w:rPr>
        <w:t xml:space="preserve"> Menulis karya ilmiah dan Kendala Menulis Skripsi Mahasiswa</w:t>
      </w:r>
    </w:p>
    <w:p w14:paraId="622E6B0C" w14:textId="77777777" w:rsidR="00CF6B3A" w:rsidRDefault="00CF6B3A" w:rsidP="00CF6B3A">
      <w:pPr>
        <w:spacing w:line="240" w:lineRule="auto"/>
        <w:jc w:val="both"/>
        <w:rPr>
          <w:rFonts w:ascii="Times New Roman" w:hAnsi="Times New Roman" w:cs="Times New Roman"/>
          <w:sz w:val="24"/>
          <w:szCs w:val="24"/>
        </w:rPr>
      </w:pPr>
    </w:p>
    <w:p w14:paraId="29CD9503" w14:textId="77777777" w:rsidR="00CF6B3A" w:rsidRDefault="00CF6B3A" w:rsidP="00CF6B3A">
      <w:pPr>
        <w:spacing w:line="240" w:lineRule="auto"/>
        <w:jc w:val="both"/>
        <w:rPr>
          <w:rFonts w:ascii="Times New Roman" w:hAnsi="Times New Roman" w:cs="Times New Roman"/>
          <w:sz w:val="24"/>
          <w:szCs w:val="24"/>
        </w:rPr>
      </w:pPr>
    </w:p>
    <w:p w14:paraId="4EDA4BE9" w14:textId="77777777" w:rsidR="00CF6B3A" w:rsidRDefault="00CF6B3A" w:rsidP="00CF6B3A">
      <w:pPr>
        <w:spacing w:line="240" w:lineRule="auto"/>
        <w:jc w:val="both"/>
        <w:rPr>
          <w:rFonts w:ascii="Times New Roman" w:hAnsi="Times New Roman" w:cs="Times New Roman"/>
          <w:sz w:val="24"/>
          <w:szCs w:val="24"/>
        </w:rPr>
      </w:pPr>
    </w:p>
    <w:p w14:paraId="279F0FD9" w14:textId="77777777" w:rsidR="00CF6B3A" w:rsidRDefault="00CF6B3A" w:rsidP="00CF6B3A">
      <w:pPr>
        <w:spacing w:line="240" w:lineRule="auto"/>
        <w:jc w:val="both"/>
        <w:rPr>
          <w:rFonts w:ascii="Times New Roman" w:hAnsi="Times New Roman" w:cs="Times New Roman"/>
          <w:b/>
          <w:sz w:val="24"/>
          <w:szCs w:val="24"/>
        </w:rPr>
      </w:pPr>
      <w:r>
        <w:rPr>
          <w:rFonts w:ascii="Times New Roman" w:hAnsi="Times New Roman" w:cs="Times New Roman"/>
          <w:b/>
          <w:sz w:val="24"/>
          <w:szCs w:val="24"/>
        </w:rPr>
        <w:t>INTRODUCTION</w:t>
      </w:r>
    </w:p>
    <w:p w14:paraId="1C2FC862" w14:textId="77777777" w:rsidR="00CF6B3A" w:rsidRDefault="00CF6B3A" w:rsidP="00CF6B3A">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scientific paper is the result of someone thinking that can be applied in the real world. Scientific paper is produced from field studies or literature reviews. Therefore, the benefits are expected to be a thinking intelligence, increase knowledge, and the skills of the reader especially for the writer self. Then, in the writing of scientific papers is not the origin then the scientific work to be reliable. As sta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paper presents research on the analysis of internal hinderances students encounter in writing academic papers in higher education context. The aim is to canvass university student's espoused conceptions of the internal hinderances and solutions regarding their difficulties in writing academic works. Data were generated from individual interviews and focus group discussions with 56 university learners. Data were analyzed using inductive and deductive approaches. The findings indicate several key findings related to what internal hinderaces students face in producing academic writing. Among the internal hinderances are issues related to laziness to write, lack of mood in writing, difficulties in findings topics or ideas to write, lack of self confidence in writing, and difficulties to start writing. This paper also reveals several strategic internal solutions to overcome those internal hinderances which include building internal motivation to write, changing thinking paradigm related to writing, and being creative in writing. A. Pendahuluan arya ilmiah merupakan hasil tulisan yang berisi pengetahuan, informasi dan ilmu yang didapatkan melalui sebuah study baik lapangan maupun pustaka. Karya ilmiah tidak hanya diharapkan memberikan manfaat bagi penulisnya namun juga sekaligus akan memberikan manfaat bagi penulisnya baik secara finansial maupun mengasah kecerdasan berpikir serta menambah wawasan ilmu pengetahuan penulis itu sendiri. Karya ilmiah bukanlah karya yang sifatnya \" asal jadi \" , mengingat karya tersebut akan menjadi konsumsi masyarakat. Karya tersebut harus terpercaya dan bukan hasil rekayasa. K", "author" : [ { "dropping-particle" : "", "family" : "Rahmiati", "given" : "", "non-dropping-particle" : "", "parse-names" : false, "suffix" : "" } ], "container-title" : "Al-Daulah", "id" : "ITEM-1", "issue" : "2", "issued" : { "date-parts" : [ [ "2014" ] ] }, "page" : "327-343", "title" : "Analisis Kendala Internal Mahasiswa Dalam Menulis Karya Ilmiah", "type" : "article-journal", "volume" : "3" }, "uris" : [ "http://www.mendeley.com/documents/?uuid=6d049298-7c8a-40fa-89b6-e9d2e777bd7e" ] } ], "mendeley" : { "formattedCitation" : "(Rahmiati, 2014)", "manualFormatting" : "Rahmiati (2014:1)", "plainTextFormattedCitation" : "(Rahmiati, 2014)", "previouslyFormattedCitation" : "(Rahmiati,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ahmiati (2014:1)</w:t>
      </w:r>
      <w:r>
        <w:rPr>
          <w:rFonts w:ascii="Times New Roman" w:hAnsi="Times New Roman" w:cs="Times New Roman"/>
          <w:sz w:val="24"/>
          <w:szCs w:val="24"/>
        </w:rPr>
        <w:fldChar w:fldCharType="end"/>
      </w:r>
      <w:r>
        <w:rPr>
          <w:rFonts w:ascii="Times New Roman" w:hAnsi="Times New Roman" w:cs="Times New Roman"/>
          <w:sz w:val="24"/>
          <w:szCs w:val="24"/>
        </w:rPr>
        <w:t xml:space="preserve"> that scientific paper containing knowledge and information carried out from field studies is not a fabrication or origin and the expected results of the scientific work can provide benefits for the author and for many people. Th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obari", "given" : "Teti", "non-dropping-particle" : "", "parse-names" : false, "suffix" : "" } ], "id" : "ITEM-1", "issue" : "2001", "issued" : { "date-parts" : [ [ "2003" ] ] }, "page" : "17-41", "title" : "Penerapan teknik siklus belajar dalam pembelajaran menulis laporan ilmiah berbasis vokasional di smk", "type" : "article-journal" }, "uris" : [ "http://www.mendeley.com/documents/?uuid=33c76dab-01d0-4533-abb5-a223878b609b" ] } ], "mendeley" : { "formattedCitation" : "(Sobari, 2003)", "manualFormatting" : "Sobari (2003)", "plainTextFormattedCitation" : "(Sobari, 2003)", "previouslyFormattedCitation" : "(Sobari, 200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obari (2003)</w:t>
      </w:r>
      <w:r>
        <w:rPr>
          <w:rFonts w:ascii="Times New Roman" w:hAnsi="Times New Roman" w:cs="Times New Roman"/>
          <w:sz w:val="24"/>
          <w:szCs w:val="24"/>
        </w:rPr>
        <w:fldChar w:fldCharType="end"/>
      </w:r>
      <w:r>
        <w:rPr>
          <w:rFonts w:ascii="Times New Roman" w:hAnsi="Times New Roman" w:cs="Times New Roman"/>
          <w:sz w:val="24"/>
          <w:szCs w:val="24"/>
        </w:rPr>
        <w:t xml:space="preserve"> argues that scientific papers are papers that are formal in which the writing must follow the rules or provisions writing scientific papers. Same 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elitian ini bertujuan untuk mengetahui faktor-faktor penghambat beserta alasan munculnya penghambat penulisan karya tulis ilmiah guru SD N Lempuyangwangi Yogyakarta. Penelitian ini menggunakan pendekatan deskriptif. Subjek dari penelitian ini yakni guru. Metode pengumpulkan data dengan wawancara, dan dokumentasi. Teknik yang digunakan untuk menganalisis data menggunakan teknik deskriptif kualitatif. Hasil penelitian menunjukkan bahwa faktor-faktor penghambat penulisan karya tulis ilmiah dalam kegiatan PKB adalah pertama terbatasnya waktu yang disebabkan oleh tuntutan administratif guru, beban tugas mengajar, dan kesibukan pribadi. Kedua, ide/gagasan penulisan karya tulis ilmiah tidak berkembang karena tidak adanya pembimbing dan terbatasnya referensi. Ketiga, faktor terbatasnya wawasan tentang PKB karena sosialisasi oleh pihak terkait belum optimal. Keempat yakni faktor rendahnya motivasi guru karena usia dan belum adanya pihak yang menginisisasi para guru untuk menulis karyatulis ilmiah terutama dari sekolah. Faktor penghambat penulisan KTI dalam PKB guru berupa keterbatasan waktu sebesar 41%. Faktor penghambat berupa kurang berkembangnya ide/gagasan memiliki prosentase sebesar 25%. Faktor berupa terbatasnya wawasan mengenai PKB dan faktor penghambat berupa rendahnya motivasi guru sama-sama sebesar 17%. Kata kunci: pengembangan keprofesian berkelanjutan, guru, faktor penghambat karya tulis ilmia", "author" : [ { "dropping-particle" : "", "family" : "Larasati", "given" : "Rahma Titi", "non-dropping-particle" : "", "parse-names" : false, "suffix" : "" } ], "id" : "ITEM-1", "issued" : { "date-parts" : [ [ "2014" ] ] }, "title" : "FAKTOR-FAKTOR PENGHAMBAT PENULISAN KARYA TULIS ILMIAH DALAM PENGEMBANGAN KEPROFESIAN BERKELANJUTAN GURU SEKOLAH DASAR NEGERI LEMPUYANGWANGI YOGYAKARTA", "type" : "thesis" }, "uris" : [ "http://www.mendeley.com/documents/?uuid=7c36b6b9-ef41-4618-b807-3c57af973bee" ] } ], "mendeley" : { "formattedCitation" : "(Larasati, 2014)", "manualFormatting" : "Larasati (2014)", "plainTextFormattedCitation" : "(Larasati, 2014)", "previouslyFormattedCitation" : "(Larasati,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Larasati (2014)</w:t>
      </w:r>
      <w:r>
        <w:rPr>
          <w:rFonts w:ascii="Times New Roman" w:hAnsi="Times New Roman" w:cs="Times New Roman"/>
          <w:sz w:val="24"/>
          <w:szCs w:val="24"/>
        </w:rPr>
        <w:fldChar w:fldCharType="end"/>
      </w:r>
      <w:r>
        <w:rPr>
          <w:rFonts w:ascii="Times New Roman" w:hAnsi="Times New Roman" w:cs="Times New Roman"/>
          <w:sz w:val="24"/>
          <w:szCs w:val="24"/>
        </w:rPr>
        <w:t xml:space="preserve"> explained that a report of scientific work made truly is an original work, not a plagiarism, plagiarism, or compiled with intentions and procedures that are not pure.</w:t>
      </w:r>
    </w:p>
    <w:p w14:paraId="70271531" w14:textId="77777777" w:rsidR="00CF6B3A" w:rsidRDefault="00CF6B3A" w:rsidP="00CF6B3A">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Ideally, in academic world is the producer of scientific paper, such as students who are very potential to produce a scientific pap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paper presents research on the analysis of internal hinderances students encounter in writing academic papers in higher education context. The aim is to canvass university student's espoused conceptions of the internal hinderances and solutions regarding their difficulties in writing academic works. Data were generated from individual interviews and focus group discussions with 56 university learners. Data were analyzed using inductive and deductive approaches. The findings indicate several key findings related to what internal hinderaces students face in producing academic writing. Among the internal hinderances are issues related to laziness to write, lack of mood in writing, difficulties in findings topics or ideas to write, lack of self confidence in writing, and difficulties to start writing. This paper also reveals several strategic internal solutions to overcome those internal hinderances which include building internal motivation to write, changing thinking paradigm related to writing, and being creative in writing. A. Pendahuluan arya ilmiah merupakan hasil tulisan yang berisi pengetahuan, informasi dan ilmu yang didapatkan melalui sebuah study baik lapangan maupun pustaka. Karya ilmiah tidak hanya diharapkan memberikan manfaat bagi penulisnya namun juga sekaligus akan memberikan manfaat bagi penulisnya baik secara finansial maupun mengasah kecerdasan berpikir serta menambah wawasan ilmu pengetahuan penulis itu sendiri. Karya ilmiah bukanlah karya yang sifatnya \" asal jadi \" , mengingat karya tersebut akan menjadi konsumsi masyarakat. Karya tersebut harus terpercaya dan bukan hasil rekayasa. K", "author" : [ { "dropping-particle" : "", "family" : "Rahmiati", "given" : "", "non-dropping-particle" : "", "parse-names" : false, "suffix" : "" } ], "container-title" : "Al-Daulah", "id" : "ITEM-1", "issue" : "2", "issued" : { "date-parts" : [ [ "2014" ] ] }, "page" : "327-343", "title" : "Analisis Kendala Internal Mahasiswa Dalam Menulis Karya Ilmiah", "type" : "article-journal", "volume" : "3" }, "uris" : [ "http://www.mendeley.com/documents/?uuid=6d049298-7c8a-40fa-89b6-e9d2e777bd7e" ] } ], "mendeley" : { "formattedCitation" : "(Rahmiati, 2014)", "manualFormatting" : "Rahmiati (2014:2)", "plainTextFormattedCitation" : "(Rahmiati, 2014)", "previouslyFormattedCitation" : "(Rahmiati,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ahmiati (2014:2)</w:t>
      </w:r>
      <w:r>
        <w:rPr>
          <w:rFonts w:ascii="Times New Roman" w:hAnsi="Times New Roman" w:cs="Times New Roman"/>
          <w:sz w:val="24"/>
          <w:szCs w:val="24"/>
        </w:rPr>
        <w:fldChar w:fldCharType="end"/>
      </w:r>
      <w:r>
        <w:rPr>
          <w:rFonts w:ascii="Times New Roman" w:hAnsi="Times New Roman" w:cs="Times New Roman"/>
          <w:sz w:val="24"/>
          <w:szCs w:val="24"/>
        </w:rPr>
        <w:t xml:space="preserve"> argues that the academic world is the most potential world to give birth to tens or even hundreds of thousands of quality scientific works. Then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ikanengsih", "given" : "", "non-dropping-particle" : "", "parse-names" : false, "suffix" : "" } ], "id" : "ITEM-1", "issued" : { "date-parts" : [ [ "2012" ] ] }, "page" : "177-186", "title" : "MODEL PEMBELAJARAN NEUROLINGUISTIC PROGRAMMING BERORIENTASI KARAKTER BAGI PENINGKATAN", "type" : "article-journal" }, "uris" : [ "http://www.mendeley.com/documents/?uuid=96951f0e-6518-465b-9261-c4aa5e413fdf", "http://www.mendeley.com/documents/?uuid=f17d8ff4-45df-4d12-a24a-4e12fb94d3d5" ] } ], "mendeley" : { "formattedCitation" : "(Wikanengsih, 2012)", "manualFormatting" : "Wikanengsih (2012:2)", "plainTextFormattedCitation" : "(Wikanengsih, 2012)", "previouslyFormattedCitation" : "(Wikanengsih,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ikanengsih (2012:2)</w:t>
      </w:r>
      <w:r>
        <w:rPr>
          <w:rFonts w:ascii="Times New Roman" w:hAnsi="Times New Roman" w:cs="Times New Roman"/>
          <w:sz w:val="24"/>
          <w:szCs w:val="24"/>
        </w:rPr>
        <w:fldChar w:fldCharType="end"/>
      </w:r>
      <w:r>
        <w:rPr>
          <w:rFonts w:ascii="Times New Roman" w:hAnsi="Times New Roman" w:cs="Times New Roman"/>
          <w:sz w:val="24"/>
          <w:szCs w:val="24"/>
        </w:rPr>
        <w:t xml:space="preserve"> writing is an academic activity that processes reasoning in the realization of thinking activities.</w:t>
      </w:r>
    </w:p>
    <w:p w14:paraId="2664DE7B" w14:textId="77777777" w:rsidR="00CF6B3A" w:rsidRDefault="00CF6B3A" w:rsidP="00CF6B3A">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In fact, there are still many students in Indonesia lacking in writing and reading activities. It seems clear that their tendency to be more like talking than writing and reading. Obstacles in writing scientific papers can be experienced writers. Especially the final level students when preparing a research paper as part of the pre-requisite for completing academic education. This was stated by Poerwadarmin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4710/JPU.3.2.93 - 115", "ISSN" : "2302-1098", "abstract" : "Mahasiswa yang sedang menyusun skripsi merupakan individu yang rentan mengalami stres. Mahasiswa yang mengalami stres cenderung mengalami gangguan dalam fungsi fisik, emosi, kognitif, dan tingkah laku. Salah satu faktor yang dapat menyebabkan stres pada mahasiswa yang menyusun skripsi adalah hubungan interpersonal yang kurang harmonis dengan dosen pembimbing. Hubungan interpersonal yang kurang harmonis antara mahasiswa dengan dosen pembimbing terjadi karena adanya komunikasi interpersonal yang tidak efektif. Komunikasi interpersonal yang tidak efektif menyebabkan adanya kecemasan dan ketegangan pada diri mahasiswa. Penelitian ini bertujuan untuk mengetahui hubungan antara efektivitas komunikasi mahasiswa-dosen pembimbing utama skripsi dengan stres dalam menyusun skripsi pada mahasiswa Program Studi Psikologi Fakultas Kedokteran Universitas Diponegoro. Subjek penelitian ini adalah 70 mahasiswa Program Studi Psikologi, Fakultas Kedokteran, Universitas Diponegoro, yang sedang menyusun skripsi minimal tiga bulan dihitung dari tanggal pendaftaran di biro skripsi, telah melakukan bimbingan dengan dosen pembimbing utama. Metode pengumpulan data menggunakan skala, yaitu skala stres dalam menyusun skripsi yang terdiri dari 28 aitem ( \u03b1 = 0,9064) dan skala efektivitas komunikasi mahasiswa-dosen pembimbing utama skripsi terdiri dari 32 aitem ( \u03b1 ;= 0,9187). Hasil pengujian hipotesis dengan menggunakan analisis regresi sederhana menunjukkan hasil rxy = -0,541 dan p = 0,000 (p&lt;0,05). Kondisi tersebut menunjukkan bahwa terdapat hubungan negatif antara efektivitas komunikasi mahasiswa-dosen pembimbing utama skripsi dengan stres dalam menyusun skripsi pada mahasiswa Program Studi Psikologi, Fakultas Kedokteran, Universitas Diponegoro. Efektivitas regresi dalam penelitian ini sebesar 0,293, artinya stres pada mahasiswa yang sedang menyusun skripsi di Program Studi Psikologi UNDIP 29,3% ditentukan oleh faktor efektivitas komunikasi mahasiswa-dosen pembimbing utama skripsi, sedangkan 70,7% dijelaskan oleh faktor lain yang tidak diungkap dalam penelitian ini.", "author" : [ { "dropping-particle" : "", "family" : "Gunawati", "given" : "Rindang", "non-dropping-particle" : "", "parse-names" : false, "suffix" : "" }, { "dropping-particle" : "", "family" : "Hartati", "given" : "Sri", "non-dropping-particle" : "", "parse-names" : false, "suffix" : "" }, { "dropping-particle" : "", "family" : "Listiara", "given" : "Anita", "non-dropping-particle" : "", "parse-names" : false, "suffix" : "" } ], "container-title" : "Jurnal Psikologi Universitas Diponegoro", "id" : "ITEM-1", "issue" : "2", "issued" : { "date-parts" : [ [ "2006" ] ] }, "page" : "93-115", "title" : "Hubungan Antara Efektivitas Komunikasi Mahasiswa dan Dosen Pembimbing Utama Skripsi Dengan Stres Dalam Menyusun Skripsi Pada Mahasiswa Program Studi Psikologi Fakultas Kedokteran Universitas Diponegoro", "type" : "article-journal", "volume" : "3" }, "uris" : [ "http://www.mendeley.com/documents/?uuid=8b907e14-ddc4-4792-9889-8b06f0e9cecd" ] } ], "mendeley" : { "formattedCitation" : "(Gunawati, Hartati, &amp; Listiara, 2006)", "manualFormatting" : "(Gunawati, Hartati, &amp; Listiara : 2006)", "plainTextFormattedCitation" : "(Gunawati, Hartati, &amp; Listiara, 2006)", "previouslyFormattedCitation" : "(Gunawati, Hartati, &amp; Listiara, 200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unawati, Hartati, &amp; Listiara : 2006)</w:t>
      </w:r>
      <w:r>
        <w:rPr>
          <w:rFonts w:ascii="Times New Roman" w:hAnsi="Times New Roman" w:cs="Times New Roman"/>
          <w:sz w:val="24"/>
          <w:szCs w:val="24"/>
        </w:rPr>
        <w:fldChar w:fldCharType="end"/>
      </w:r>
      <w:r>
        <w:rPr>
          <w:rFonts w:ascii="Times New Roman" w:hAnsi="Times New Roman" w:cs="Times New Roman"/>
          <w:sz w:val="24"/>
          <w:szCs w:val="24"/>
        </w:rPr>
        <w:t xml:space="preserve"> Research Paper is required scientific peper as part of the academic education requirements at the Higher Education. And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ismen", "given" : "Sefna", "non-dropping-particle" : "", "parse-names" : false, "suffix" : "" } ], "container-title" : "Lemma", "id" : "ITEM-1", "issue" : "2", "issued" : { "date-parts" : [ [ "2015" ] ] }, "page" : "57-62", "title" : "Analisis Kesulitan Mahasiswa", "type" : "article-journal", "volume" : "I" }, "uris" : [ "http://www.mendeley.com/documents/?uuid=7add01a8-0411-449b-afc8-243015dc5b2b" ] } ], "mendeley" : { "formattedCitation" : "(Rismen, 2015)", "manualFormatting" : "Rismen (2015:4)", "plainTextFormattedCitation" : "(Rismen, 2015)", "previouslyFormattedCitation" : "(Rismen,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ismen (2015:4)</w:t>
      </w:r>
      <w:r>
        <w:rPr>
          <w:rFonts w:ascii="Times New Roman" w:hAnsi="Times New Roman" w:cs="Times New Roman"/>
          <w:sz w:val="24"/>
          <w:szCs w:val="24"/>
        </w:rPr>
        <w:fldChar w:fldCharType="end"/>
      </w:r>
      <w:r>
        <w:rPr>
          <w:rFonts w:ascii="Times New Roman" w:hAnsi="Times New Roman" w:cs="Times New Roman"/>
          <w:sz w:val="24"/>
          <w:szCs w:val="24"/>
        </w:rPr>
        <w:t xml:space="preserve"> that students’ experience difficulties because of the lack of ways to read or reason and communicate ideas.</w:t>
      </w:r>
    </w:p>
    <w:p w14:paraId="06B7DAE5" w14:textId="77777777" w:rsidR="00CF6B3A" w:rsidRDefault="00CF6B3A" w:rsidP="00CF6B3A">
      <w:pPr>
        <w:pStyle w:val="ListParagraph"/>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The solution to the problem is to provide self motivation for students in writing and reading. Because repetitive activities will become a habit for someone as well as the activity of writing and reading. The same things with the previous researchers conducted by Rahmiati in 2014 and Gunawati, Hartati &amp; Listiara in 2006, that there are still many final level students getting problems in completing academic final assignments or research paper. Especially the obstacle faced by the wririter is that it starts from itself such as;</w:t>
      </w:r>
      <w:r>
        <w:t xml:space="preserve"> </w:t>
      </w:r>
      <w:r>
        <w:rPr>
          <w:rFonts w:ascii="Times New Roman" w:hAnsi="Times New Roman" w:cs="Times New Roman"/>
          <w:sz w:val="24"/>
          <w:szCs w:val="24"/>
        </w:rPr>
        <w:t>lazy, stress, no motivation and experience in writing scientific papers before.</w:t>
      </w:r>
      <w:r>
        <w:t xml:space="preserve"> </w:t>
      </w:r>
      <w:r>
        <w:rPr>
          <w:rFonts w:ascii="Times New Roman" w:hAnsi="Times New Roman" w:cs="Times New Roman"/>
          <w:sz w:val="24"/>
          <w:szCs w:val="24"/>
        </w:rPr>
        <w:t xml:space="preserve">This is supported by the opinion of Muhibbin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ismen", "given" : "Sefna", "non-dropping-particle" : "", "parse-names" : false, "suffix" : "" } ], "container-title" : "Lemma", "id" : "ITEM-1", "issue" : "2", "issued" : { "date-parts" : [ [ "2015" ] ] }, "page" : "57-62", "title" : "Analisis Kesulitan Mahasiswa", "type" : "article-journal", "volume" : "I" }, "uris" : [ "http://www.mendeley.com/documents/?uuid=7add01a8-0411-449b-afc8-243015dc5b2b" ] } ], "mendeley" : { "formattedCitation" : "(Rismen, 2015)", "manualFormatting" : "Rismen (2015:2)", "plainTextFormattedCitation" : "(Rismen, 2015)", "previouslyFormattedCitation" : "(Rismen,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ismen (2015:2)</w:t>
      </w:r>
      <w:r>
        <w:rPr>
          <w:rFonts w:ascii="Times New Roman" w:hAnsi="Times New Roman" w:cs="Times New Roman"/>
          <w:sz w:val="24"/>
          <w:szCs w:val="24"/>
        </w:rPr>
        <w:fldChar w:fldCharType="end"/>
      </w:r>
      <w:r>
        <w:rPr>
          <w:rFonts w:ascii="Times New Roman" w:hAnsi="Times New Roman" w:cs="Times New Roman"/>
          <w:sz w:val="24"/>
          <w:szCs w:val="24"/>
        </w:rPr>
        <w:t xml:space="preserve"> argues that in the process of writing resesrach paper can be said to be a scientific paper because it is produced from a field research study as well as two factors that can affect the barriers to write scientific papers including external factors coming from outside and internal factors especially that from writer himself. </w:t>
      </w:r>
    </w:p>
    <w:p w14:paraId="56553E3C" w14:textId="77777777" w:rsidR="00CF6B3A" w:rsidRDefault="00CF6B3A" w:rsidP="00CF6B3A">
      <w:pPr>
        <w:pStyle w:val="ListParagraph"/>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Based on previous research, the resesracher intends to examine further this problem with a different population and sample. The main objective of this study was to find out how much the student’s internal problem in writing the thesis of the English Language Education Study Program IKIP Siliwangi.</w:t>
      </w:r>
    </w:p>
    <w:p w14:paraId="1F4162BC"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b/>
          <w:sz w:val="24"/>
          <w:szCs w:val="24"/>
        </w:rPr>
        <w:t>METHOD</w:t>
      </w:r>
    </w:p>
    <w:p w14:paraId="2A757F18"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is a case study research which is one of the qualitative research. Therefore, the researcher uses a cuse study method. In data collection this research used triangulation instruments such as; observation at the firts step, second is questionnaire, and interview at the final stage. As sta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paper presents research on the analysis of internal hinderances students encounter in writing academic papers in higher education context. The aim is to canvass university student's espoused conceptions of the internal hinderances and solutions regarding their difficulties in writing academic works. Data were generated from individual interviews and focus group discussions with 56 university learners. Data were analyzed using inductive and deductive approaches. The findings indicate several key findings related to what internal hinderaces students face in producing academic writing. Among the internal hinderances are issues related to laziness to write, lack of mood in writing, difficulties in findings topics or ideas to write, lack of self confidence in writing, and difficulties to start writing. This paper also reveals several strategic internal solutions to overcome those internal hinderances which include building internal motivation to write, changing thinking paradigm related to writing, and being creative in writing. A. Pendahuluan arya ilmiah merupakan hasil tulisan yang berisi pengetahuan, informasi dan ilmu yang didapatkan melalui sebuah study baik lapangan maupun pustaka. Karya ilmiah tidak hanya diharapkan memberikan manfaat bagi penulisnya namun juga sekaligus akan memberikan manfaat bagi penulisnya baik secara finansial maupun mengasah kecerdasan berpikir serta menambah wawasan ilmu pengetahuan penulis itu sendiri. Karya ilmiah bukanlah karya yang sifatnya \" asal jadi \" , mengingat karya tersebut akan menjadi konsumsi masyarakat. Karya tersebut harus terpercaya dan bukan hasil rekayasa. K", "author" : [ { "dropping-particle" : "", "family" : "Rahmiati", "given" : "", "non-dropping-particle" : "", "parse-names" : false, "suffix" : "" } ], "container-title" : "Al-Daulah", "id" : "ITEM-1", "issue" : "2", "issued" : { "date-parts" : [ [ "2014" ] ] }, "page" : "327-343", "title" : "Analisis Kendala Internal Mahasiswa Dalam Menulis Karya Ilmiah", "type" : "article-journal", "volume" : "3" }, "uris" : [ "http://www.mendeley.com/documents/?uuid=6d049298-7c8a-40fa-89b6-e9d2e777bd7e" ] } ], "mendeley" : { "formattedCitation" : "(Rahmiati, 2014)", "manualFormatting" : "Rahmiati (2014:2)", "plainTextFormattedCitation" : "(Rahmiati, 2014)", "previouslyFormattedCitation" : "(Rahmiati,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Tavakoli (2012:24)</w:t>
      </w:r>
      <w:r>
        <w:rPr>
          <w:rFonts w:ascii="Times New Roman" w:hAnsi="Times New Roman" w:cs="Times New Roman"/>
          <w:sz w:val="24"/>
          <w:szCs w:val="24"/>
        </w:rPr>
        <w:fldChar w:fldCharType="end"/>
      </w:r>
      <w:r>
        <w:rPr>
          <w:rFonts w:ascii="Times New Roman" w:hAnsi="Times New Roman" w:cs="Times New Roman"/>
          <w:sz w:val="24"/>
          <w:szCs w:val="24"/>
        </w:rPr>
        <w:t xml:space="preserve"> that </w:t>
      </w:r>
      <w:r>
        <w:rPr>
          <w:rFonts w:ascii="Times New Roman" w:hAnsi="Times New Roman" w:cs="Times New Roman"/>
          <w:i/>
          <w:sz w:val="24"/>
          <w:szCs w:val="24"/>
          <w:lang w:val="en-US"/>
        </w:rPr>
        <w:t xml:space="preserve">case study method is the study of the </w:t>
      </w:r>
      <w:r>
        <w:rPr>
          <w:rFonts w:ascii="Times New Roman" w:hAnsi="Times New Roman" w:cs="Times New Roman"/>
          <w:i/>
          <w:sz w:val="24"/>
          <w:szCs w:val="24"/>
          <w:lang w:val="en-US"/>
        </w:rPr>
        <w:lastRenderedPageBreak/>
        <w:t>particularity and complexity of a single case.  The “case” may be a single individual, several individuals separately or in a group, a program, events, or activities.</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To study the selected cases, case study researchers usually combine a variety of data collection methods such as interviews, observation, questionnaires, narrative accounts document archives and audio or video re</w:t>
      </w:r>
      <w:r>
        <w:rPr>
          <w:rFonts w:ascii="Times New Roman" w:hAnsi="Times New Roman" w:cs="Times New Roman"/>
          <w:i/>
          <w:sz w:val="24"/>
          <w:szCs w:val="24"/>
        </w:rPr>
        <w:t xml:space="preserve">cording. </w:t>
      </w:r>
    </w:p>
    <w:p w14:paraId="7899896B" w14:textId="77777777" w:rsidR="00CF6B3A" w:rsidRDefault="00CF6B3A" w:rsidP="00CF6B3A">
      <w:pPr>
        <w:tabs>
          <w:tab w:val="left" w:pos="1155"/>
        </w:tabs>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he population and sample in this research are final level students of IKIP Siliwangi with a sample a student of English Language Education Study Program. Sampling by random sampling. This study lasted for 2 months. Starting from of September to October. The instruments used were interviews and questionnaires consisting of 10 interview questions and 20 statements for questionnaires. For Data analysis techniques of this research is description and interpretation.</w:t>
      </w:r>
    </w:p>
    <w:p w14:paraId="3539B593" w14:textId="77777777" w:rsidR="00CF6B3A" w:rsidRDefault="00CF6B3A" w:rsidP="00CF6B3A">
      <w:pPr>
        <w:spacing w:after="0" w:line="240" w:lineRule="auto"/>
        <w:ind w:firstLine="720"/>
        <w:jc w:val="both"/>
        <w:rPr>
          <w:rFonts w:ascii="Times New Roman" w:hAnsi="Times New Roman" w:cs="Times New Roman"/>
          <w:sz w:val="24"/>
          <w:szCs w:val="24"/>
        </w:rPr>
      </w:pPr>
    </w:p>
    <w:p w14:paraId="01F78ADE" w14:textId="77777777" w:rsidR="00CF6B3A" w:rsidRDefault="00CF6B3A" w:rsidP="00CF6B3A">
      <w:pPr>
        <w:spacing w:line="240"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p>
    <w:p w14:paraId="10971E8C" w14:textId="77777777" w:rsidR="00CF6B3A" w:rsidRDefault="00CF6B3A" w:rsidP="00CF6B3A">
      <w:pPr>
        <w:pStyle w:val="ListParagraph"/>
        <w:spacing w:line="24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Hasil </w:t>
      </w:r>
    </w:p>
    <w:p w14:paraId="107BA7AC"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Based on the results of data through questionnaires, the results will be followed up in the next step, namely interviews, the results of the research through interviews are intended to provide more in-depth results to the respondents. Therefore, to find out the results of the interview the researcher took questions from the results of the questionnaire that had been filled before by the respondents. The results of the interviews with respondent through in depth, then as to produce 8 answers from 10 questions on internal problem, which are found in the question of number 1, 2, 3, 5, 6,7, 9,10. This is also seen in the questionnaire filled by the respondents, as follow of the table below:</w:t>
      </w:r>
    </w:p>
    <w:p w14:paraId="72DC2E8C" w14:textId="77777777" w:rsidR="00CF6B3A" w:rsidRDefault="00CF6B3A" w:rsidP="00CF6B3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le 1.1</w:t>
      </w:r>
    </w:p>
    <w:p w14:paraId="03F2B27D" w14:textId="1F85A06D" w:rsidR="00CF6B3A" w:rsidRDefault="00CF6B3A" w:rsidP="00CF6B3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ecapitulation of student internal obstacle questionnaires</w:t>
      </w:r>
      <w:r>
        <w:rPr>
          <w:noProof/>
          <w:lang w:eastAsia="id-ID"/>
        </w:rPr>
        <w:drawing>
          <wp:inline distT="0" distB="0" distL="0" distR="0" wp14:anchorId="0BF4D2BA" wp14:editId="0F8940BF">
            <wp:extent cx="5524500" cy="49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24500" cy="495300"/>
                    </a:xfrm>
                    <a:prstGeom prst="rect">
                      <a:avLst/>
                    </a:prstGeom>
                    <a:noFill/>
                    <a:ln>
                      <a:noFill/>
                    </a:ln>
                  </pic:spPr>
                </pic:pic>
              </a:graphicData>
            </a:graphic>
          </wp:inline>
        </w:drawing>
      </w:r>
    </w:p>
    <w:p w14:paraId="10B62208" w14:textId="77777777" w:rsidR="00CF6B3A" w:rsidRDefault="00CF6B3A" w:rsidP="00CF6B3A">
      <w:pPr>
        <w:spacing w:after="0" w:line="240" w:lineRule="auto"/>
        <w:jc w:val="center"/>
        <w:rPr>
          <w:rFonts w:ascii="Times New Roman" w:hAnsi="Times New Roman" w:cs="Times New Roman"/>
          <w:sz w:val="24"/>
          <w:szCs w:val="24"/>
        </w:rPr>
      </w:pPr>
    </w:p>
    <w:p w14:paraId="36443E5C" w14:textId="77777777" w:rsidR="00CF6B3A" w:rsidRDefault="00CF6B3A" w:rsidP="00CF6B3A">
      <w:pPr>
        <w:spacing w:line="240" w:lineRule="auto"/>
        <w:ind w:firstLine="426"/>
        <w:jc w:val="both"/>
        <w:rPr>
          <w:rFonts w:ascii="Times New Roman" w:hAnsi="Times New Roman" w:cs="Times New Roman"/>
          <w:sz w:val="24"/>
          <w:szCs w:val="24"/>
        </w:rPr>
      </w:pPr>
      <w:r>
        <w:rPr>
          <w:rFonts w:ascii="Times New Roman" w:hAnsi="Times New Roman" w:cs="Times New Roman"/>
          <w:sz w:val="24"/>
          <w:szCs w:val="24"/>
        </w:rPr>
        <w:t>Explanation, for PP 1-10 is a positive statement, then PN 11-20 is a negative statement. From 20 statements the total of obtained is 50. To find out the overall average number, the Reseracher calculates the maximum results with the total statement, which is 50/20 of the sum of statement questions. Therefore, the results obtained are 2.5.</w:t>
      </w:r>
      <w:r>
        <w:rPr>
          <w:rFonts w:ascii="Times New Roman" w:hAnsi="Times New Roman" w:cs="Times New Roman"/>
          <w:sz w:val="24"/>
          <w:szCs w:val="24"/>
        </w:rPr>
        <w:tab/>
      </w:r>
    </w:p>
    <w:p w14:paraId="731924C3" w14:textId="77777777" w:rsidR="00CF6B3A" w:rsidRDefault="00CF6B3A" w:rsidP="00CF6B3A">
      <w:pPr>
        <w:spacing w:line="240" w:lineRule="auto"/>
        <w:ind w:firstLine="426"/>
        <w:jc w:val="both"/>
        <w:rPr>
          <w:rFonts w:ascii="Times New Roman" w:hAnsi="Times New Roman" w:cs="Times New Roman"/>
          <w:sz w:val="24"/>
          <w:szCs w:val="24"/>
        </w:rPr>
      </w:pPr>
      <w:r>
        <w:rPr>
          <w:rFonts w:ascii="Times New Roman" w:hAnsi="Times New Roman" w:cs="Times New Roman"/>
          <w:sz w:val="24"/>
          <w:szCs w:val="24"/>
        </w:rPr>
        <w:t>Based on the processing of data from the questionnaire results of the student's internal problem in writing  research paper, the overall average is (2.5). This value showsed a negative attitude towards writing research paper in the sense that there are still many obstacles founded, Accroding to Ruseffendi in Nurlaelasari (2016: 178) stated that the attitude of students in mathematics for example having a mean of 2.8 indicates a fairly negative attitude towards mathematics.</w:t>
      </w:r>
    </w:p>
    <w:p w14:paraId="26A448C6" w14:textId="77777777" w:rsidR="00CF6B3A" w:rsidRDefault="00CF6B3A" w:rsidP="00CF6B3A">
      <w:pPr>
        <w:pStyle w:val="ListParagraph"/>
        <w:spacing w:line="240" w:lineRule="auto"/>
        <w:ind w:left="426"/>
        <w:jc w:val="both"/>
        <w:rPr>
          <w:rFonts w:ascii="Times New Roman" w:hAnsi="Times New Roman" w:cs="Times New Roman"/>
          <w:sz w:val="24"/>
          <w:szCs w:val="24"/>
        </w:rPr>
      </w:pPr>
    </w:p>
    <w:p w14:paraId="0788980B" w14:textId="77777777" w:rsidR="00CF6B3A" w:rsidRDefault="00CF6B3A" w:rsidP="00CF6B3A">
      <w:pPr>
        <w:pStyle w:val="ListParagraph"/>
        <w:spacing w:line="240" w:lineRule="auto"/>
        <w:ind w:left="0"/>
        <w:jc w:val="both"/>
        <w:rPr>
          <w:rFonts w:ascii="Times New Roman" w:hAnsi="Times New Roman" w:cs="Times New Roman"/>
          <w:b/>
          <w:sz w:val="24"/>
          <w:szCs w:val="24"/>
        </w:rPr>
      </w:pPr>
      <w:r>
        <w:rPr>
          <w:rFonts w:ascii="Times New Roman" w:hAnsi="Times New Roman" w:cs="Times New Roman"/>
          <w:b/>
          <w:sz w:val="24"/>
          <w:szCs w:val="24"/>
        </w:rPr>
        <w:t>Discussion</w:t>
      </w:r>
    </w:p>
    <w:p w14:paraId="1E3D95BF" w14:textId="77777777" w:rsidR="00CF6B3A" w:rsidRDefault="00CF6B3A" w:rsidP="00CF6B3A">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The discussion in this researach is based on the results of interviews and questionnaires. It is known that eight answers from ten questions indicate some obtacles on writing a research paper felt by the student in the final graduated sarjana dgree of English Language Education Study Program of IKIP Siliwangi. Interview questions answered thrugh in depth with respondent are describe as follows;</w:t>
      </w:r>
    </w:p>
    <w:p w14:paraId="3BA67942"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Questions and answers to number 1. Writing a scientific peper is an activity that requires logic or theoretical ideas or thoughts. Therefore, as a beginner writer we must be able to pour ideas in the process of writing. The question, Are you a student who is a beginner writer feel the difficulty when pouring ideas in the process of writing research paper? Give me a reasons and solutions to the question! </w:t>
      </w:r>
    </w:p>
    <w:p w14:paraId="7C86ADA4" w14:textId="77777777" w:rsidR="00CF6B3A" w:rsidRDefault="00CF6B3A" w:rsidP="00CF6B3A">
      <w:pPr>
        <w:spacing w:after="0" w:line="240" w:lineRule="auto"/>
        <w:jc w:val="both"/>
        <w:rPr>
          <w:rFonts w:ascii="Times New Roman" w:hAnsi="Times New Roman" w:cs="Times New Roman"/>
          <w:sz w:val="24"/>
          <w:szCs w:val="24"/>
        </w:rPr>
      </w:pPr>
    </w:p>
    <w:p w14:paraId="55C07685"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respondent's answer as follow;</w:t>
      </w:r>
    </w:p>
    <w:p w14:paraId="538FB597" w14:textId="77777777" w:rsidR="00CF6B3A" w:rsidRDefault="00CF6B3A" w:rsidP="00CF6B3A">
      <w:pPr>
        <w:spacing w:after="0" w:line="240" w:lineRule="auto"/>
        <w:jc w:val="both"/>
        <w:rPr>
          <w:rFonts w:ascii="Times New Roman" w:hAnsi="Times New Roman" w:cs="Times New Roman"/>
          <w:sz w:val="24"/>
          <w:szCs w:val="24"/>
        </w:rPr>
      </w:pPr>
    </w:p>
    <w:p w14:paraId="4B364390" w14:textId="77777777" w:rsidR="00CF6B3A" w:rsidRDefault="00CF6B3A" w:rsidP="00CF6B3A">
      <w:pPr>
        <w:spacing w:after="0" w:line="240" w:lineRule="auto"/>
        <w:ind w:left="1134"/>
        <w:jc w:val="both"/>
        <w:rPr>
          <w:rFonts w:ascii="Times New Roman" w:hAnsi="Times New Roman" w:cs="Times New Roman"/>
          <w:sz w:val="24"/>
          <w:szCs w:val="24"/>
        </w:rPr>
      </w:pPr>
      <w:r>
        <w:rPr>
          <w:rFonts w:ascii="Times New Roman" w:hAnsi="Times New Roman" w:cs="Times New Roman"/>
          <w:i/>
          <w:sz w:val="24"/>
          <w:szCs w:val="24"/>
        </w:rPr>
        <w:t>"Yes, that's what I felt when I wrote a scientific paper. For me when pouring out ideas that have been in my mind, but it is very difficult to put into writing. This sometimes makes me not confident in my own writing. thus making me hesitant to write scientific papers. To overcome this, I have to ask questions and read some books so that the results of the information that I get can be supported by a theory</w:t>
      </w:r>
      <w:r>
        <w:rPr>
          <w:rFonts w:ascii="Times New Roman" w:hAnsi="Times New Roman" w:cs="Times New Roman"/>
          <w:sz w:val="24"/>
          <w:szCs w:val="24"/>
        </w:rPr>
        <w:t xml:space="preserve">”. </w:t>
      </w:r>
    </w:p>
    <w:p w14:paraId="7BCABFC1" w14:textId="77777777" w:rsidR="00CF6B3A" w:rsidRDefault="00CF6B3A" w:rsidP="00CF6B3A">
      <w:pPr>
        <w:spacing w:after="0" w:line="240" w:lineRule="auto"/>
        <w:ind w:left="1134"/>
        <w:jc w:val="both"/>
        <w:rPr>
          <w:rFonts w:ascii="Times New Roman" w:hAnsi="Times New Roman" w:cs="Times New Roman"/>
          <w:sz w:val="24"/>
          <w:szCs w:val="24"/>
        </w:rPr>
      </w:pPr>
    </w:p>
    <w:p w14:paraId="2C2B4427"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or the answare above it can be seen in the questionnaire filled by the respondent with the answer </w:t>
      </w:r>
      <w:r>
        <w:rPr>
          <w:rFonts w:ascii="Times New Roman" w:hAnsi="Times New Roman" w:cs="Times New Roman"/>
          <w:i/>
          <w:sz w:val="24"/>
          <w:szCs w:val="24"/>
        </w:rPr>
        <w:t>"strongly agree"</w:t>
      </w:r>
      <w:r>
        <w:rPr>
          <w:rFonts w:ascii="Times New Roman" w:hAnsi="Times New Roman" w:cs="Times New Roman"/>
          <w:sz w:val="24"/>
          <w:szCs w:val="24"/>
        </w:rPr>
        <w:t xml:space="preserve"> on the statement below:</w:t>
      </w:r>
    </w:p>
    <w:p w14:paraId="12E25B5F" w14:textId="77777777" w:rsidR="00CF6B3A" w:rsidRDefault="00CF6B3A" w:rsidP="00CF6B3A">
      <w:pPr>
        <w:spacing w:after="0" w:line="240" w:lineRule="auto"/>
        <w:jc w:val="both"/>
        <w:rPr>
          <w:rFonts w:ascii="Times New Roman" w:hAnsi="Times New Roman" w:cs="Times New Roman"/>
          <w:sz w:val="24"/>
          <w:szCs w:val="24"/>
        </w:rPr>
      </w:pPr>
    </w:p>
    <w:p w14:paraId="10D7FEC4" w14:textId="77777777" w:rsidR="00CF6B3A" w:rsidRDefault="00CF6B3A" w:rsidP="00CF6B3A">
      <w:pPr>
        <w:spacing w:after="0" w:line="24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for me pouring ideas or thoughts in the process of writing scientific papers is an obstacle for m</w:t>
      </w:r>
      <w:r>
        <w:rPr>
          <w:rFonts w:ascii="Times New Roman" w:hAnsi="Times New Roman" w:cs="Times New Roman"/>
          <w:sz w:val="24"/>
          <w:szCs w:val="24"/>
        </w:rPr>
        <w:t xml:space="preserve">e". </w:t>
      </w:r>
    </w:p>
    <w:p w14:paraId="495561F8" w14:textId="77777777" w:rsidR="00CF6B3A" w:rsidRDefault="00CF6B3A" w:rsidP="00CF6B3A">
      <w:pPr>
        <w:spacing w:after="0" w:line="240" w:lineRule="auto"/>
        <w:ind w:left="1134"/>
        <w:jc w:val="both"/>
        <w:rPr>
          <w:rFonts w:ascii="Times New Roman" w:hAnsi="Times New Roman" w:cs="Times New Roman"/>
          <w:sz w:val="24"/>
          <w:szCs w:val="24"/>
        </w:rPr>
      </w:pPr>
    </w:p>
    <w:p w14:paraId="6B9C4CD8"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eacher can conclude that respondents experience problems in how to express their own ideas or though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paper presents research on the analysis of internal hinderances students encounter in writing academic papers in higher education context. The aim is to canvass university student's espoused conceptions of the internal hinderances and solutions regarding their difficulties in writing academic works. Data were generated from individual interviews and focus group discussions with 56 university learners. Data were analyzed using inductive and deductive approaches. The findings indicate several key findings related to what internal hinderaces students face in producing academic writing. Among the internal hinderances are issues related to laziness to write, lack of mood in writing, difficulties in findings topics or ideas to write, lack of self confidence in writing, and difficulties to start writing. This paper also reveals several strategic internal solutions to overcome those internal hinderances which include building internal motivation to write, changing thinking paradigm related to writing, and being creative in writing. A. Pendahuluan arya ilmiah merupakan hasil tulisan yang berisi pengetahuan, informasi dan ilmu yang didapatkan melalui sebuah study baik lapangan maupun pustaka. Karya ilmiah tidak hanya diharapkan memberikan manfaat bagi penulisnya namun juga sekaligus akan memberikan manfaat bagi penulisnya baik secara finansial maupun mengasah kecerdasan berpikir serta menambah wawasan ilmu pengetahuan penulis itu sendiri. Karya ilmiah bukanlah karya yang sifatnya \" asal jadi \" , mengingat karya tersebut akan menjadi konsumsi masyarakat. Karya tersebut harus terpercaya dan bukan hasil rekayasa. K", "author" : [ { "dropping-particle" : "", "family" : "Rahmiati", "given" : "", "non-dropping-particle" : "", "parse-names" : false, "suffix" : "" } ], "container-title" : "Al-Daulah", "id" : "ITEM-1", "issue" : "2", "issued" : { "date-parts" : [ [ "2014" ] ] }, "page" : "327-343", "title" : "Analisis Kendala Internal Mahasiswa Dalam Menulis Karya Ilmiah", "type" : "article-journal", "volume" : "3" }, "uris" : [ "http://www.mendeley.com/documents/?uuid=6d049298-7c8a-40fa-89b6-e9d2e777bd7e" ] } ], "mendeley" : { "formattedCitation" : "(Rahmiati, 2014)", "manualFormatting" : "Rahmiati (2014:10)", "plainTextFormattedCitation" : "(Rahmiati, 2014)", "previouslyFormattedCitation" : "(Rahmiati,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ahmiati (2014:10)</w:t>
      </w:r>
      <w:r>
        <w:rPr>
          <w:rFonts w:ascii="Times New Roman" w:hAnsi="Times New Roman" w:cs="Times New Roman"/>
          <w:sz w:val="24"/>
          <w:szCs w:val="24"/>
        </w:rPr>
        <w:fldChar w:fldCharType="end"/>
      </w:r>
      <w:r>
        <w:rPr>
          <w:rFonts w:ascii="Times New Roman" w:hAnsi="Times New Roman" w:cs="Times New Roman"/>
          <w:sz w:val="24"/>
          <w:szCs w:val="24"/>
        </w:rPr>
        <w:t xml:space="preserve"> argues that as a result of the lack of reading done by student, student will find it difficult to find the ideas that will be writting.</w:t>
      </w:r>
    </w:p>
    <w:p w14:paraId="663CEDEE" w14:textId="77777777" w:rsidR="00CF6B3A" w:rsidRDefault="00CF6B3A" w:rsidP="00CF6B3A">
      <w:pPr>
        <w:spacing w:after="0" w:line="240" w:lineRule="auto"/>
        <w:jc w:val="both"/>
        <w:rPr>
          <w:rFonts w:ascii="Times New Roman" w:hAnsi="Times New Roman" w:cs="Times New Roman"/>
          <w:sz w:val="24"/>
          <w:szCs w:val="24"/>
        </w:rPr>
      </w:pPr>
    </w:p>
    <w:p w14:paraId="4A80C037"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Questions and answers for number 2. Stress is a problem that often occurs in a writer of scientific work, this is based on several factors that can not be overcome. The question is, do you as a student felt sters during writing research peper process? Give me a reasons and solutions to the question!</w:t>
      </w:r>
    </w:p>
    <w:p w14:paraId="485AE861" w14:textId="77777777" w:rsidR="00CF6B3A" w:rsidRDefault="00CF6B3A" w:rsidP="00CF6B3A">
      <w:pPr>
        <w:spacing w:after="0" w:line="240" w:lineRule="auto"/>
        <w:jc w:val="both"/>
        <w:rPr>
          <w:rFonts w:ascii="Times New Roman" w:hAnsi="Times New Roman" w:cs="Times New Roman"/>
          <w:sz w:val="24"/>
          <w:szCs w:val="24"/>
        </w:rPr>
      </w:pPr>
    </w:p>
    <w:p w14:paraId="6291A861"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respondent’s answare as follow:</w:t>
      </w:r>
    </w:p>
    <w:p w14:paraId="08F57499" w14:textId="77777777" w:rsidR="00CF6B3A" w:rsidRDefault="00CF6B3A" w:rsidP="00CF6B3A">
      <w:pPr>
        <w:spacing w:after="0" w:line="240" w:lineRule="auto"/>
        <w:jc w:val="both"/>
        <w:rPr>
          <w:rFonts w:ascii="Times New Roman" w:hAnsi="Times New Roman" w:cs="Times New Roman"/>
          <w:sz w:val="24"/>
          <w:szCs w:val="24"/>
        </w:rPr>
      </w:pPr>
    </w:p>
    <w:p w14:paraId="4B86BF83" w14:textId="77777777" w:rsidR="00CF6B3A" w:rsidRDefault="00CF6B3A" w:rsidP="00CF6B3A">
      <w:pPr>
        <w:spacing w:after="0" w:line="240" w:lineRule="auto"/>
        <w:ind w:left="1134"/>
        <w:jc w:val="both"/>
        <w:rPr>
          <w:rFonts w:ascii="Times New Roman" w:hAnsi="Times New Roman" w:cs="Times New Roman"/>
          <w:i/>
          <w:sz w:val="24"/>
          <w:szCs w:val="24"/>
        </w:rPr>
      </w:pPr>
      <w:r>
        <w:rPr>
          <w:rFonts w:ascii="Times New Roman" w:hAnsi="Times New Roman" w:cs="Times New Roman"/>
          <w:i/>
          <w:sz w:val="24"/>
          <w:szCs w:val="24"/>
        </w:rPr>
        <w:t>"Yes, I felt the process. It makes the process of my research paper delayed, example one of them, when pouring thoughts that will be poured into writing, but when the writing process is very difficult to express it. Another factor is I am still confused in the rules of writing scientific works such as determining titles, methods, approaches, instruments, and book references that must be in the last 5 years. The solution to the problem is most likely I have to divide the time in finding reference books".</w:t>
      </w:r>
    </w:p>
    <w:p w14:paraId="0B6DEBB2" w14:textId="77777777" w:rsidR="00CF6B3A" w:rsidRDefault="00CF6B3A" w:rsidP="00CF6B3A">
      <w:pPr>
        <w:spacing w:after="0" w:line="240" w:lineRule="auto"/>
        <w:ind w:left="1134"/>
        <w:jc w:val="both"/>
        <w:rPr>
          <w:rFonts w:ascii="Times New Roman" w:hAnsi="Times New Roman" w:cs="Times New Roman"/>
          <w:i/>
          <w:sz w:val="24"/>
          <w:szCs w:val="24"/>
        </w:rPr>
      </w:pPr>
    </w:p>
    <w:p w14:paraId="12F7BCBF"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answers in the interviews were also supported by the results of a questionnaire from respondent who chose </w:t>
      </w:r>
      <w:r>
        <w:rPr>
          <w:rFonts w:ascii="Times New Roman" w:hAnsi="Times New Roman" w:cs="Times New Roman"/>
          <w:i/>
          <w:sz w:val="24"/>
          <w:szCs w:val="24"/>
        </w:rPr>
        <w:t>"strongly agree".</w:t>
      </w:r>
      <w:r>
        <w:rPr>
          <w:rFonts w:ascii="Times New Roman" w:hAnsi="Times New Roman" w:cs="Times New Roman"/>
          <w:sz w:val="24"/>
          <w:szCs w:val="24"/>
        </w:rPr>
        <w:t xml:space="preserve"> For the presentation that was:</w:t>
      </w:r>
    </w:p>
    <w:p w14:paraId="45109DE3" w14:textId="77777777" w:rsidR="00CF6B3A" w:rsidRDefault="00CF6B3A" w:rsidP="00CF6B3A">
      <w:pPr>
        <w:spacing w:after="0" w:line="240" w:lineRule="auto"/>
        <w:jc w:val="both"/>
        <w:rPr>
          <w:rFonts w:ascii="Times New Roman" w:hAnsi="Times New Roman" w:cs="Times New Roman"/>
          <w:sz w:val="24"/>
          <w:szCs w:val="24"/>
        </w:rPr>
      </w:pPr>
    </w:p>
    <w:p w14:paraId="2985F7A4" w14:textId="77777777" w:rsidR="00CF6B3A" w:rsidRDefault="00CF6B3A" w:rsidP="00CF6B3A">
      <w:pPr>
        <w:spacing w:after="0" w:line="240" w:lineRule="auto"/>
        <w:ind w:left="1134"/>
        <w:jc w:val="both"/>
        <w:rPr>
          <w:rFonts w:ascii="Times New Roman" w:hAnsi="Times New Roman" w:cs="Times New Roman"/>
          <w:i/>
          <w:sz w:val="24"/>
          <w:szCs w:val="24"/>
        </w:rPr>
      </w:pPr>
      <w:r>
        <w:rPr>
          <w:rFonts w:ascii="Times New Roman" w:hAnsi="Times New Roman" w:cs="Times New Roman"/>
          <w:i/>
          <w:sz w:val="24"/>
          <w:szCs w:val="24"/>
        </w:rPr>
        <w:t>"I felt stress when writing scientific papers, especially determining the title of the scientific work that I made it”.</w:t>
      </w:r>
    </w:p>
    <w:p w14:paraId="137A10D1" w14:textId="77777777" w:rsidR="00CF6B3A" w:rsidRDefault="00CF6B3A" w:rsidP="00CF6B3A">
      <w:pPr>
        <w:spacing w:after="0" w:line="240" w:lineRule="auto"/>
        <w:ind w:left="1134"/>
        <w:jc w:val="both"/>
        <w:rPr>
          <w:rFonts w:ascii="Times New Roman" w:hAnsi="Times New Roman" w:cs="Times New Roman"/>
          <w:i/>
          <w:sz w:val="24"/>
          <w:szCs w:val="24"/>
        </w:rPr>
      </w:pPr>
    </w:p>
    <w:p w14:paraId="4CE3EB48"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the ansawared respondent above, the researcher can conclud that a sense of stress will appear when someone experiencing difficulties can not be overcome.</w:t>
      </w:r>
      <w:r>
        <w:rPr>
          <w:rFonts w:ascii="Times New Roman" w:hAnsi="Times New Roman" w:cs="Times New Roman"/>
          <w:i/>
          <w:sz w:val="24"/>
          <w:szCs w:val="24"/>
        </w:rPr>
        <w:t xml:space="preserve"> </w:t>
      </w:r>
      <w:r>
        <w:rPr>
          <w:rFonts w:ascii="Times New Roman" w:hAnsi="Times New Roman" w:cs="Times New Roman"/>
          <w:sz w:val="24"/>
          <w:szCs w:val="24"/>
        </w:rPr>
        <w:t xml:space="preserve">Accroding to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 "citationItems" : [ { "id" : "ITEM-1", "itemData" : { "author" : [ { "dropping-particle" : "", "family" : "Januarti", "given" : "Rozi", "non-dropping-particle" : "", "parse-names" : false, "suffix" : "" } ], "id" : "ITEM-1", "issued" : { "date-parts" : [ [ "2009" ] ] }, "title" : "Hubungan Antara Persepsi Terhadap Dosen Pembimbing Dengan Tingkat Stress Dalam Menulis Skripsi", "type" : "article-journal" }, "uris" : [ "http://www.mendeley.com/documents/?uuid=b858fb22-d7a0-4c3f-90bf-6e4cb0b5ba01" ] } ], "mendeley" : { "formattedCitation" : "(Januarti, 2009)", "manualFormatting" : "Januarti (2009:4)", "plainTextFormattedCitation" : "(Januarti, 2009)", "previouslyFormattedCitation" : "(Januarti, 2009)" }, "properties" : { "noteIndex" : 0 }, "schema" : "https://github.com/citation-style-language/schema/raw/master/csl-citation.json" }</w:instrText>
      </w:r>
      <w:r>
        <w:rPr>
          <w:rFonts w:ascii="Times New Roman" w:hAnsi="Times New Roman" w:cs="Times New Roman"/>
          <w:i/>
          <w:sz w:val="24"/>
          <w:szCs w:val="24"/>
        </w:rPr>
        <w:fldChar w:fldCharType="separate"/>
      </w:r>
      <w:r>
        <w:rPr>
          <w:rFonts w:ascii="Times New Roman" w:hAnsi="Times New Roman" w:cs="Times New Roman"/>
          <w:noProof/>
          <w:sz w:val="24"/>
          <w:szCs w:val="24"/>
        </w:rPr>
        <w:t>Januarti (2009:4)</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r>
        <w:rPr>
          <w:rFonts w:ascii="Times New Roman" w:hAnsi="Times New Roman" w:cs="Times New Roman"/>
          <w:sz w:val="24"/>
          <w:szCs w:val="24"/>
        </w:rPr>
        <w:t xml:space="preserve">that difficulties in finding the titles, methods, instruments and guidance of </w:t>
      </w:r>
      <w:r>
        <w:rPr>
          <w:rFonts w:ascii="Times New Roman" w:hAnsi="Times New Roman" w:cs="Times New Roman"/>
          <w:sz w:val="24"/>
          <w:szCs w:val="24"/>
        </w:rPr>
        <w:lastRenderedPageBreak/>
        <w:t>all these difficulties can ultimately lead to low self-esteem stress, frustration, loss of motivation delaying the preparation of the thesis and some even decide not to complete the tesis.</w:t>
      </w:r>
    </w:p>
    <w:p w14:paraId="5EC5FC53" w14:textId="77777777" w:rsidR="00CF6B3A" w:rsidRDefault="00CF6B3A" w:rsidP="00CF6B3A">
      <w:pPr>
        <w:spacing w:after="0" w:line="240" w:lineRule="auto"/>
        <w:ind w:firstLine="720"/>
        <w:jc w:val="both"/>
        <w:rPr>
          <w:rFonts w:ascii="Times New Roman" w:hAnsi="Times New Roman" w:cs="Times New Roman"/>
          <w:sz w:val="24"/>
          <w:szCs w:val="24"/>
        </w:rPr>
      </w:pPr>
    </w:p>
    <w:p w14:paraId="6C6DEDD1"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Questions and answers to number 3. Intention is the first capital of a writer, in beginning of the writing process usually has great intentions but sometimes feeling lazy arises at half of the writing process. That the question is, do you as students which as the beginner writer that feel lazy even writing research paper? Give reasons and solutions for the question, please!</w:t>
      </w:r>
    </w:p>
    <w:p w14:paraId="504959D2" w14:textId="77777777" w:rsidR="00CF6B3A" w:rsidRDefault="00CF6B3A" w:rsidP="00CF6B3A">
      <w:pPr>
        <w:spacing w:after="0" w:line="240" w:lineRule="auto"/>
        <w:jc w:val="both"/>
        <w:rPr>
          <w:rFonts w:ascii="Times New Roman" w:hAnsi="Times New Roman" w:cs="Times New Roman"/>
          <w:sz w:val="24"/>
          <w:szCs w:val="24"/>
        </w:rPr>
      </w:pPr>
    </w:p>
    <w:p w14:paraId="2907A089"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n the answer from the respondent was :</w:t>
      </w:r>
    </w:p>
    <w:p w14:paraId="24A67A0B" w14:textId="77777777" w:rsidR="00CF6B3A" w:rsidRDefault="00CF6B3A" w:rsidP="00CF6B3A">
      <w:pPr>
        <w:spacing w:after="0" w:line="240" w:lineRule="auto"/>
        <w:jc w:val="both"/>
        <w:rPr>
          <w:rFonts w:ascii="Times New Roman" w:hAnsi="Times New Roman" w:cs="Times New Roman"/>
          <w:sz w:val="24"/>
          <w:szCs w:val="24"/>
        </w:rPr>
      </w:pPr>
    </w:p>
    <w:p w14:paraId="21A4BC68" w14:textId="77777777" w:rsidR="00CF6B3A" w:rsidRDefault="00CF6B3A" w:rsidP="00CF6B3A">
      <w:pPr>
        <w:spacing w:after="0" w:line="240" w:lineRule="auto"/>
        <w:ind w:left="1134"/>
        <w:jc w:val="both"/>
        <w:rPr>
          <w:rFonts w:ascii="Times New Roman" w:hAnsi="Times New Roman" w:cs="Times New Roman"/>
          <w:i/>
          <w:sz w:val="24"/>
          <w:szCs w:val="24"/>
        </w:rPr>
      </w:pPr>
      <w:r>
        <w:rPr>
          <w:rFonts w:ascii="Times New Roman" w:hAnsi="Times New Roman" w:cs="Times New Roman"/>
          <w:i/>
          <w:sz w:val="24"/>
          <w:szCs w:val="24"/>
        </w:rPr>
        <w:t>"Yes, yes, yes, that's right what I’m feeling now. Lazy came when I thought that writing was very difficult, and I as a student had become bored and lazy to think critically when sources or information were difficult to find it. To overcome this, I try to motivate myself by providing the deadline for the work to be completed on the specified target.</w:t>
      </w:r>
    </w:p>
    <w:p w14:paraId="47DCB567" w14:textId="77777777" w:rsidR="00CF6B3A" w:rsidRDefault="00CF6B3A" w:rsidP="00CF6B3A">
      <w:pPr>
        <w:spacing w:after="0" w:line="240" w:lineRule="auto"/>
        <w:ind w:left="1134"/>
        <w:jc w:val="both"/>
        <w:rPr>
          <w:rFonts w:ascii="Times New Roman" w:hAnsi="Times New Roman" w:cs="Times New Roman"/>
          <w:i/>
          <w:sz w:val="24"/>
          <w:szCs w:val="24"/>
        </w:rPr>
      </w:pPr>
    </w:p>
    <w:p w14:paraId="7927FF2A"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The answer is the same as the questionnaire filled by respondent. Wchis is choosing "strongly agree" with the statement below:</w:t>
      </w:r>
    </w:p>
    <w:p w14:paraId="0E74EACB" w14:textId="77777777" w:rsidR="00CF6B3A" w:rsidRDefault="00CF6B3A" w:rsidP="00CF6B3A">
      <w:pPr>
        <w:spacing w:line="240" w:lineRule="auto"/>
        <w:ind w:left="1134"/>
        <w:jc w:val="both"/>
        <w:rPr>
          <w:rFonts w:ascii="Times New Roman" w:hAnsi="Times New Roman" w:cs="Times New Roman"/>
          <w:i/>
          <w:sz w:val="24"/>
          <w:szCs w:val="24"/>
        </w:rPr>
      </w:pPr>
      <w:r>
        <w:rPr>
          <w:rFonts w:ascii="Times New Roman" w:hAnsi="Times New Roman" w:cs="Times New Roman"/>
          <w:i/>
          <w:sz w:val="24"/>
          <w:szCs w:val="24"/>
        </w:rPr>
        <w:t xml:space="preserve">"in our opinion, feeling lazy is the main obstacle experienced when writing a scientific work or reserach paper". </w:t>
      </w:r>
    </w:p>
    <w:p w14:paraId="36601CE0"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Based on the respondent’answers through interviewees and questionnaires that the researcher can conclude that a high intention will be able to achieve a goal, but on the contrary if our intention is low it makes the goal that we are heading towards farther away.</w:t>
      </w:r>
      <w:r>
        <w:t xml:space="preserve"> </w:t>
      </w:r>
      <w:r>
        <w:rPr>
          <w:rFonts w:ascii="Times New Roman" w:hAnsi="Times New Roman" w:cs="Times New Roman"/>
          <w:sz w:val="24"/>
          <w:szCs w:val="24"/>
        </w:rPr>
        <w:t>it is because laziness is embedded in our seleves. As said</w:t>
      </w:r>
      <w:r>
        <w:rPr>
          <w:rFonts w:ascii="Times New Roman" w:hAnsi="Times New Roman" w:cs="Times New Roman"/>
          <w:i/>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paper presents research on the analysis of internal hinderances students encounter in writing academic papers in higher education context. The aim is to canvass university student's espoused conceptions of the internal hinderances and solutions regarding their difficulties in writing academic works. Data were generated from individual interviews and focus group discussions with 56 university learners. Data were analyzed using inductive and deductive approaches. The findings indicate several key findings related to what internal hinderaces students face in producing academic writing. Among the internal hinderances are issues related to laziness to write, lack of mood in writing, difficulties in findings topics or ideas to write, lack of self confidence in writing, and difficulties to start writing. This paper also reveals several strategic internal solutions to overcome those internal hinderances which include building internal motivation to write, changing thinking paradigm related to writing, and being creative in writing. A. Pendahuluan arya ilmiah merupakan hasil tulisan yang berisi pengetahuan, informasi dan ilmu yang didapatkan melalui sebuah study baik lapangan maupun pustaka. Karya ilmiah tidak hanya diharapkan memberikan manfaat bagi penulisnya namun juga sekaligus akan memberikan manfaat bagi penulisnya baik secara finansial maupun mengasah kecerdasan berpikir serta menambah wawasan ilmu pengetahuan penulis itu sendiri. Karya ilmiah bukanlah karya yang sifatnya \" asal jadi \" , mengingat karya tersebut akan menjadi konsumsi masyarakat. Karya tersebut harus terpercaya dan bukan hasil rekayasa. K", "author" : [ { "dropping-particle" : "", "family" : "Rahmiati", "given" : "", "non-dropping-particle" : "", "parse-names" : false, "suffix" : "" } ], "container-title" : "Al-Daulah", "id" : "ITEM-1", "issue" : "2", "issued" : { "date-parts" : [ [ "2014" ] ] }, "page" : "327-343", "title" : "Analisis Kendala Internal Mahasiswa Dalam Menulis Karya Ilmiah", "type" : "article-journal", "volume" : "3" }, "uris" : [ "http://www.mendeley.com/documents/?uuid=6d049298-7c8a-40fa-89b6-e9d2e777bd7e" ] } ], "mendeley" : { "formattedCitation" : "(Rahmiati, 2014)", "manualFormatting" : "Rahmiati (2014:258)", "plainTextFormattedCitation" : "(Rahmiati, 2014)", "previouslyFormattedCitation" : "(Rahmiati,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ahmiati (2014:258)</w:t>
      </w:r>
      <w:r>
        <w:rPr>
          <w:rFonts w:ascii="Times New Roman" w:hAnsi="Times New Roman" w:cs="Times New Roman"/>
          <w:sz w:val="24"/>
          <w:szCs w:val="24"/>
        </w:rPr>
        <w:fldChar w:fldCharType="end"/>
      </w:r>
      <w:r>
        <w:rPr>
          <w:rFonts w:ascii="Times New Roman" w:hAnsi="Times New Roman" w:cs="Times New Roman"/>
          <w:sz w:val="24"/>
          <w:szCs w:val="24"/>
        </w:rPr>
        <w:t xml:space="preserve"> that feeling lazy in writing can be overcome by building self motivation, increasing association with the writer and changing the mindset.</w:t>
      </w:r>
    </w:p>
    <w:p w14:paraId="2040A0E2"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Question and answer to number 5. Experience is the basis of all knowledge, and is the beginning of information previously obtained as well as the experience of writing scientific paper. Do you have experience in writing scientific papers before? Give me a reason and solution for this question, Please!</w:t>
      </w:r>
    </w:p>
    <w:p w14:paraId="6A68B9F8" w14:textId="77777777" w:rsidR="00CF6B3A" w:rsidRDefault="00CF6B3A" w:rsidP="00CF6B3A">
      <w:pPr>
        <w:spacing w:after="0" w:line="240" w:lineRule="auto"/>
        <w:jc w:val="both"/>
        <w:rPr>
          <w:rFonts w:ascii="Times New Roman" w:hAnsi="Times New Roman" w:cs="Times New Roman"/>
          <w:sz w:val="24"/>
          <w:szCs w:val="24"/>
        </w:rPr>
      </w:pPr>
    </w:p>
    <w:p w14:paraId="4EB33DF4"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answer from the respondent was:</w:t>
      </w:r>
    </w:p>
    <w:p w14:paraId="4D5C91D5" w14:textId="77777777" w:rsidR="00CF6B3A" w:rsidRDefault="00CF6B3A" w:rsidP="00CF6B3A">
      <w:pPr>
        <w:spacing w:after="0" w:line="240" w:lineRule="auto"/>
        <w:jc w:val="both"/>
        <w:rPr>
          <w:rFonts w:ascii="Times New Roman" w:hAnsi="Times New Roman" w:cs="Times New Roman"/>
          <w:sz w:val="24"/>
          <w:szCs w:val="24"/>
        </w:rPr>
      </w:pPr>
    </w:p>
    <w:p w14:paraId="73536A33" w14:textId="77777777" w:rsidR="00CF6B3A" w:rsidRDefault="00CF6B3A" w:rsidP="00CF6B3A">
      <w:pPr>
        <w:spacing w:after="0" w:line="240" w:lineRule="auto"/>
        <w:ind w:left="1134"/>
        <w:jc w:val="both"/>
        <w:rPr>
          <w:rFonts w:ascii="Times New Roman" w:hAnsi="Times New Roman" w:cs="Times New Roman"/>
          <w:i/>
          <w:sz w:val="24"/>
          <w:szCs w:val="24"/>
        </w:rPr>
      </w:pPr>
      <w:r>
        <w:rPr>
          <w:rFonts w:ascii="Times New Roman" w:hAnsi="Times New Roman" w:cs="Times New Roman"/>
          <w:i/>
          <w:sz w:val="24"/>
          <w:szCs w:val="24"/>
        </w:rPr>
        <w:t xml:space="preserve"> "I have never, because we have never made a scientific work before and we do not know what the initial or systematic steps in writing scientific peper that are in accordance with the rules are like".</w:t>
      </w:r>
    </w:p>
    <w:p w14:paraId="621E0DDA" w14:textId="77777777" w:rsidR="00CF6B3A" w:rsidRDefault="00CF6B3A" w:rsidP="00CF6B3A">
      <w:pPr>
        <w:spacing w:after="0" w:line="240" w:lineRule="auto"/>
        <w:ind w:left="1134"/>
        <w:jc w:val="both"/>
        <w:rPr>
          <w:rFonts w:ascii="Times New Roman" w:hAnsi="Times New Roman" w:cs="Times New Roman"/>
          <w:sz w:val="24"/>
          <w:szCs w:val="24"/>
        </w:rPr>
      </w:pPr>
    </w:p>
    <w:p w14:paraId="3606509E"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The answared above, it is also supported by the results of a questionnaire by respondents stated "agree" with the following statement as follow:</w:t>
      </w:r>
    </w:p>
    <w:p w14:paraId="2B4F90DF" w14:textId="77777777" w:rsidR="00CF6B3A" w:rsidRDefault="00CF6B3A" w:rsidP="00CF6B3A">
      <w:pPr>
        <w:spacing w:line="24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lack of flying hours or experience is my obstacle in writing scientific paper".</w:t>
      </w:r>
      <w:r>
        <w:rPr>
          <w:rFonts w:ascii="Times New Roman" w:hAnsi="Times New Roman" w:cs="Times New Roman"/>
          <w:sz w:val="24"/>
          <w:szCs w:val="24"/>
        </w:rPr>
        <w:t xml:space="preserve"> </w:t>
      </w:r>
    </w:p>
    <w:p w14:paraId="26757BD4"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sed on the answared above the researcher can conclude that experience greatly influences a person's knowledge, especially in preparing a resesrah paper. That has also been sai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paper presents research on the analysis of internal hinderances students encounter in writing academic papers in higher education context. The aim is to canvass university student's espoused conceptions of the internal hinderances and solutions regarding their difficulties in writing academic works. Data were generated from individual interviews and focus group discussions with 56 university learners. Data were analyzed using inductive and deductive approaches. The findings indicate several key findings related to what internal hinderaces students face in producing academic writing. Among the internal hinderances are issues related to laziness to write, lack of mood in writing, difficulties in findings topics or ideas to write, lack of self confidence in writing, and difficulties to start writing. This paper also reveals several strategic internal solutions to overcome those internal hinderances which include building internal motivation to write, changing thinking paradigm related to writing, and being creative in writing. A. Pendahuluan arya ilmiah merupakan hasil tulisan yang berisi pengetahuan, informasi dan ilmu yang didapatkan melalui sebuah study baik lapangan maupun pustaka. Karya ilmiah tidak hanya diharapkan memberikan manfaat bagi penulisnya namun juga sekaligus akan memberikan manfaat bagi penulisnya baik secara finansial maupun mengasah kecerdasan berpikir serta menambah wawasan ilmu pengetahuan penulis itu sendiri. Karya ilmiah bukanlah karya yang sifatnya \" asal jadi \" , mengingat karya tersebut akan menjadi konsumsi masyarakat. Karya tersebut harus terpercaya dan bukan hasil rekayasa. K", "author" : [ { "dropping-particle" : "", "family" : "Rahmiati", "given" : "", "non-dropping-particle" : "", "parse-names" : false, "suffix" : "" } ], "container-title" : "Al-Daulah", "id" : "ITEM-1", "issue" : "2", "issued" : { "date-parts" : [ [ "2014" ] ] }, "page" : "327-343", "title" : "Analisis Kendala Internal Mahasiswa Dalam Menulis Karya Ilmiah", "type" : "article-journal", "volume" : "3" }, "uris" : [ "http://www.mendeley.com/documents/?uuid=6d049298-7c8a-40fa-89b6-e9d2e777bd7e" ] } ], "mendeley" : { "formattedCitation" : "(Rahmiati, 2014)", "manualFormatting" : "Rahmiati (2014:265)", "plainTextFormattedCitation" : "(Rahmiati, 2014)", "previouslyFormattedCitation" : "(Rahmiati,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ahmiati (2014:265)</w:t>
      </w:r>
      <w:r>
        <w:rPr>
          <w:rFonts w:ascii="Times New Roman" w:hAnsi="Times New Roman" w:cs="Times New Roman"/>
          <w:sz w:val="24"/>
          <w:szCs w:val="24"/>
        </w:rPr>
        <w:fldChar w:fldCharType="end"/>
      </w:r>
      <w:r>
        <w:rPr>
          <w:rFonts w:ascii="Times New Roman" w:hAnsi="Times New Roman" w:cs="Times New Roman"/>
          <w:sz w:val="24"/>
          <w:szCs w:val="24"/>
        </w:rPr>
        <w:t xml:space="preserve"> that the student's low understanding of good scientific work and mastery of the writing principles then most respondents stated that the thing caused them not to do scientific writing activities because they did not understand the rules of scientific </w:t>
      </w:r>
      <w:r>
        <w:rPr>
          <w:rFonts w:ascii="Times New Roman" w:hAnsi="Times New Roman" w:cs="Times New Roman"/>
          <w:sz w:val="24"/>
          <w:szCs w:val="24"/>
        </w:rPr>
        <w:lastRenderedPageBreak/>
        <w:t xml:space="preserve">writing. The same th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3140/RG.2.2.25320.57606", "author" : [ { "dropping-particle" : "", "family" : "Nasution", "given" : "M. K.", "non-dropping-particle" : "", "parse-names" : false, "suffix" : "" } ], "container-title" : "Harian Waspada", "id" : "ITEM-1", "issue" : "May", "issued" : { "date-parts" : [ [ "2016" ] ] }, "title" : "Carut Marut Menulis Karya Ilmiah", "type" : "article-journal" }, "uris" : [ "http://www.mendeley.com/documents/?uuid=49b1d012-dfd8-48d6-b387-f876315d4370" ] } ], "mendeley" : { "formattedCitation" : "(Nasution, 2016)", "manualFormatting" : "Nasution (2016:2)", "plainTextFormattedCitation" : "(Nasution, 2016)", "previouslyFormattedCitation" : "(Nasution,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Nasution (2016:2)</w:t>
      </w:r>
      <w:r>
        <w:rPr>
          <w:rFonts w:ascii="Times New Roman" w:hAnsi="Times New Roman" w:cs="Times New Roman"/>
          <w:sz w:val="24"/>
          <w:szCs w:val="24"/>
        </w:rPr>
        <w:fldChar w:fldCharType="end"/>
      </w:r>
      <w:r>
        <w:rPr>
          <w:rFonts w:ascii="Times New Roman" w:hAnsi="Times New Roman" w:cs="Times New Roman"/>
          <w:sz w:val="24"/>
          <w:szCs w:val="24"/>
        </w:rPr>
        <w:t xml:space="preserve"> aruges that few inexperienced writers impose a method on problems without logical analysis and with good reason.</w:t>
      </w:r>
    </w:p>
    <w:p w14:paraId="041C2C11"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Questions and answers on number 6.</w:t>
      </w:r>
      <w:r>
        <w:t xml:space="preserve"> </w:t>
      </w:r>
      <w:r>
        <w:rPr>
          <w:rFonts w:ascii="Times New Roman" w:hAnsi="Times New Roman" w:cs="Times New Roman"/>
          <w:sz w:val="24"/>
          <w:szCs w:val="24"/>
        </w:rPr>
        <w:t>Reading is the window of the world (the saying goes) in the sense that when we read we will know everything. Similarly, when writing scientific papers, if we often read books and journals, the results obtained are the latest information, but unfortunately this did not happen to students. The question is, do you as a student have limitations in reading, both journals and books for reference in writing scientific papaer or research paper?.</w:t>
      </w:r>
    </w:p>
    <w:p w14:paraId="47D3368E"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Respondent’s answared as follow:</w:t>
      </w:r>
    </w:p>
    <w:p w14:paraId="0CE0D023" w14:textId="77777777" w:rsidR="00CF6B3A" w:rsidRDefault="00CF6B3A" w:rsidP="00CF6B3A">
      <w:pPr>
        <w:spacing w:line="240" w:lineRule="auto"/>
        <w:ind w:left="1134"/>
        <w:jc w:val="both"/>
        <w:rPr>
          <w:rFonts w:ascii="Times New Roman" w:hAnsi="Times New Roman" w:cs="Times New Roman"/>
          <w:sz w:val="24"/>
          <w:szCs w:val="24"/>
        </w:rPr>
      </w:pPr>
      <w:r>
        <w:rPr>
          <w:rFonts w:ascii="Times New Roman" w:hAnsi="Times New Roman" w:cs="Times New Roman"/>
          <w:i/>
          <w:sz w:val="24"/>
          <w:szCs w:val="24"/>
        </w:rPr>
        <w:t>"Tes that is right, I felt the limitations in reading this is not until 1 hour I read my eyes were sleepy. Haha ... ha..hah ... "this is the low quality of the knowledge that I have for writing, because I lack reading. The solution might be that I have to be more disciplined in reading books and journals that are in campus</w:t>
      </w:r>
      <w:r>
        <w:rPr>
          <w:rFonts w:ascii="Times New Roman" w:hAnsi="Times New Roman" w:cs="Times New Roman"/>
          <w:sz w:val="24"/>
          <w:szCs w:val="24"/>
        </w:rPr>
        <w:t xml:space="preserve"> "</w:t>
      </w:r>
    </w:p>
    <w:p w14:paraId="279D8D6F"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pondent's answer was evident in the questionnaire which stated by respondent </w:t>
      </w:r>
      <w:r>
        <w:rPr>
          <w:rFonts w:ascii="Times New Roman" w:hAnsi="Times New Roman" w:cs="Times New Roman"/>
          <w:i/>
          <w:sz w:val="24"/>
          <w:szCs w:val="24"/>
        </w:rPr>
        <w:t>"agreed"</w:t>
      </w:r>
      <w:r>
        <w:rPr>
          <w:rFonts w:ascii="Times New Roman" w:hAnsi="Times New Roman" w:cs="Times New Roman"/>
          <w:sz w:val="24"/>
          <w:szCs w:val="24"/>
        </w:rPr>
        <w:t xml:space="preserve"> in the statement below:</w:t>
      </w:r>
    </w:p>
    <w:p w14:paraId="62479012" w14:textId="77777777" w:rsidR="00CF6B3A" w:rsidRDefault="00CF6B3A" w:rsidP="00CF6B3A">
      <w:pPr>
        <w:spacing w:line="240" w:lineRule="auto"/>
        <w:ind w:left="1134"/>
        <w:jc w:val="both"/>
        <w:rPr>
          <w:rFonts w:ascii="Times New Roman" w:hAnsi="Times New Roman" w:cs="Times New Roman"/>
          <w:i/>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 xml:space="preserve">"I felt the lack of reading made me read the references or literature that existed before”. </w:t>
      </w:r>
    </w:p>
    <w:p w14:paraId="6E6EFDF2"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sed on the respondent’answar above, the researcher can conclud that ack of reading books and journals will reduce our knowledge as scientists or writers. As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 "citationItems" : [ { "id" : "ITEM-1", "itemData" : { "abstract" : "This paper presents research on the analysis of internal hinderances students encounter in writing academic papers in higher education context. The aim is to canvass university student's espoused conceptions of the internal hinderances and solutions regarding their difficulties in writing academic works. Data were generated from individual interviews and focus group discussions with 56 university learners. Data were analyzed using inductive and deductive approaches. The findings indicate several key findings related to what internal hinderaces students face in producing academic writing. Among the internal hinderances are issues related to laziness to write, lack of mood in writing, difficulties in findings topics or ideas to write, lack of self confidence in writing, and difficulties to start writing. This paper also reveals several strategic internal solutions to overcome those internal hinderances which include building internal motivation to write, changing thinking paradigm related to writing, and being creative in writing. A. Pendahuluan arya ilmiah merupakan hasil tulisan yang berisi pengetahuan, informasi dan ilmu yang didapatkan melalui sebuah study baik lapangan maupun pustaka. Karya ilmiah tidak hanya diharapkan memberikan manfaat bagi penulisnya namun juga sekaligus akan memberikan manfaat bagi penulisnya baik secara finansial maupun mengasah kecerdasan berpikir serta menambah wawasan ilmu pengetahuan penulis itu sendiri. Karya ilmiah bukanlah karya yang sifatnya \" asal jadi \" , mengingat karya tersebut akan menjadi konsumsi masyarakat. Karya tersebut harus terpercaya dan bukan hasil rekayasa. K", "author" : [ { "dropping-particle" : "", "family" : "Rahmiati", "given" : "", "non-dropping-particle" : "", "parse-names" : false, "suffix" : "" } ], "container-title" : "Al-Daulah", "id" : "ITEM-1", "issue" : "2", "issued" : { "date-parts" : [ [ "2014" ] ] }, "page" : "327-343", "title" : "Analisis Kendala Internal Mahasiswa Dalam Menulis Karya Ilmiah", "type" : "article-journal", "volume" : "3" }, "uris" : [ "http://www.mendeley.com/documents/?uuid=6d049298-7c8a-40fa-89b6-e9d2e777bd7e" ] } ], "mendeley" : { "formattedCitation" : "(Rahmiati, 2014)", "manualFormatting" : "Rahmiati (2014:261)", "plainTextFormattedCitation" : "(Rahmiati, 2014)", "previouslyFormattedCitation" : "(Rahmiati, 2014)" }, "properties" : { "noteIndex" : 0 }, "schema" : "https://github.com/citation-style-language/schema/raw/master/csl-citation.json" }</w:instrText>
      </w:r>
      <w:r>
        <w:rPr>
          <w:rFonts w:ascii="Times New Roman" w:hAnsi="Times New Roman" w:cs="Times New Roman"/>
          <w:i/>
          <w:sz w:val="24"/>
          <w:szCs w:val="24"/>
        </w:rPr>
        <w:fldChar w:fldCharType="separate"/>
      </w:r>
      <w:r>
        <w:rPr>
          <w:rFonts w:ascii="Times New Roman" w:hAnsi="Times New Roman" w:cs="Times New Roman"/>
          <w:noProof/>
          <w:sz w:val="24"/>
          <w:szCs w:val="24"/>
        </w:rPr>
        <w:t>Rahmiati (2014:261)</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r>
        <w:rPr>
          <w:rFonts w:ascii="Times New Roman" w:hAnsi="Times New Roman" w:cs="Times New Roman"/>
          <w:sz w:val="24"/>
          <w:szCs w:val="24"/>
        </w:rPr>
        <w:t>stated that that the emergence of laziness to write is caused by a lack of ideas as a result of lack of reading. As a result of the lack of reading done by students, students will find it difficult to find the ideas they will write.</w:t>
      </w:r>
      <w:r>
        <w:rPr>
          <w:rFonts w:ascii="Times New Roman" w:eastAsia="Times New Roman" w:hAnsi="Times New Roman" w:cs="Times New Roman"/>
          <w:sz w:val="24"/>
          <w:szCs w:val="24"/>
          <w:lang w:eastAsia="id-ID"/>
        </w:rPr>
        <w:t xml:space="preserve"> The same thing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 "citationItems" : [ { "id" : "ITEM-1", "itemData" : { "DOI" : "10.13140/RG.2.2.25320.57606", "author" : [ { "dropping-particle" : "", "family" : "Nasution", "given" : "M. K.", "non-dropping-particle" : "", "parse-names" : false, "suffix" : "" } ], "container-title" : "Harian Waspada", "id" : "ITEM-1", "issue" : "May", "issued" : { "date-parts" : [ [ "2016" ] ] }, "title" : "Carut Marut Menulis Karya Ilmiah", "type" : "article-journal" }, "uris" : [ "http://www.mendeley.com/documents/?uuid=49b1d012-dfd8-48d6-b387-f876315d4370" ] } ], "mendeley" : { "formattedCitation" : "(Nasution, 2016)", "manualFormatting" : "Nasution (2016:3)", "plainTextFormattedCitation" : "(Nasution, 2016)", "previouslyFormattedCitation" : "(Nasution, 2016)" }, "properties" : { "noteIndex" : 0 }, "schema" : "https://github.com/citation-style-language/schema/raw/master/csl-citation.json" }</w:instrText>
      </w:r>
      <w:r>
        <w:rPr>
          <w:rFonts w:ascii="Times New Roman" w:eastAsia="Times New Roman" w:hAnsi="Times New Roman" w:cs="Times New Roman"/>
          <w:sz w:val="24"/>
          <w:szCs w:val="24"/>
          <w:lang w:eastAsia="id-ID"/>
        </w:rPr>
        <w:fldChar w:fldCharType="separate"/>
      </w:r>
      <w:r>
        <w:rPr>
          <w:rFonts w:ascii="Times New Roman" w:eastAsia="Times New Roman" w:hAnsi="Times New Roman" w:cs="Times New Roman"/>
          <w:noProof/>
          <w:sz w:val="24"/>
          <w:szCs w:val="24"/>
          <w:lang w:eastAsia="id-ID"/>
        </w:rPr>
        <w:t>Nasution (2016:3)</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argues that reading the right reference can be used as a means to train yourself in developing writing skills to a better level.</w:t>
      </w:r>
    </w:p>
    <w:p w14:paraId="33110CF9" w14:textId="77777777" w:rsidR="00CF6B3A" w:rsidRDefault="00CF6B3A" w:rsidP="00CF6B3A">
      <w:pPr>
        <w:spacing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Question and answer number 7. Motivation comes from yourself, as well as motivation in writing. the fact is that today the motivation in writing among students is very low because of very basic reasons such as laziness, lack of confidence and so on. The question is, The question is, do you as a beginner writer have high motivation in writing scientific work? </w:t>
      </w:r>
    </w:p>
    <w:p w14:paraId="302B810D" w14:textId="77777777" w:rsidR="00CF6B3A" w:rsidRDefault="00CF6B3A" w:rsidP="00CF6B3A">
      <w:pPr>
        <w:spacing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Respondents answered as follow: </w:t>
      </w:r>
    </w:p>
    <w:p w14:paraId="1002AC56" w14:textId="77777777" w:rsidR="00CF6B3A" w:rsidRDefault="00CF6B3A" w:rsidP="00CF6B3A">
      <w:pPr>
        <w:spacing w:line="240" w:lineRule="auto"/>
        <w:ind w:left="1134"/>
        <w:jc w:val="both"/>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To be honest, the motivation to write is there, but when the burden of college assignments is very much. Becoming my motivation in writing scientific papers is very lacking. So that I, as a final year student, felt insecure to write a good and true scientific paper”.</w:t>
      </w:r>
    </w:p>
    <w:p w14:paraId="519A2633"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is the same as the statement on the questionnaire filled in by the respondent namely </w:t>
      </w:r>
      <w:r>
        <w:rPr>
          <w:rFonts w:ascii="Times New Roman" w:hAnsi="Times New Roman" w:cs="Times New Roman"/>
          <w:i/>
          <w:sz w:val="24"/>
          <w:szCs w:val="24"/>
        </w:rPr>
        <w:t>"agree"</w:t>
      </w:r>
      <w:r>
        <w:rPr>
          <w:rFonts w:ascii="Times New Roman" w:hAnsi="Times New Roman" w:cs="Times New Roman"/>
          <w:sz w:val="24"/>
          <w:szCs w:val="24"/>
        </w:rPr>
        <w:t xml:space="preserve"> with the statement below:</w:t>
      </w:r>
    </w:p>
    <w:p w14:paraId="21B84CE5" w14:textId="77777777" w:rsidR="00CF6B3A" w:rsidRDefault="00CF6B3A" w:rsidP="00CF6B3A">
      <w:pPr>
        <w:spacing w:line="240" w:lineRule="auto"/>
        <w:ind w:left="1134"/>
        <w:jc w:val="both"/>
        <w:rPr>
          <w:rFonts w:ascii="Times New Roman" w:hAnsi="Times New Roman" w:cs="Times New Roman"/>
          <w:i/>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I feel less motivated when I will start writing scientific paper“.</w:t>
      </w:r>
    </w:p>
    <w:p w14:paraId="366AA2EA"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conclusions can be taken from the respondent's answer above that lack of motivation in a person, will affect the work of the person. according to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 "citationItems" : [ { "id" : "ITEM-1", "itemData" : { "abstract" : "This paper presents research on the analysis of internal hinderances students encounter in writing academic papers in higher education context. The aim is to canvass university student's espoused conceptions of the internal hinderances and solutions regarding their difficulties in writing academic works. Data were generated from individual interviews and focus group discussions with 56 university learners. Data were analyzed using inductive and deductive approaches. The findings indicate several key findings related to what internal hinderaces students face in producing academic writing. Among the internal hinderances are issues related to laziness to write, lack of mood in writing, difficulties in findings topics or ideas to write, lack of self confidence in writing, and difficulties to start writing. This paper also reveals several strategic internal solutions to overcome those internal hinderances which include building internal motivation to write, changing thinking paradigm related to writing, and being creative in writing. A. Pendahuluan arya ilmiah merupakan hasil tulisan yang berisi pengetahuan, informasi dan ilmu yang didapatkan melalui sebuah study baik lapangan maupun pustaka. Karya ilmiah tidak hanya diharapkan memberikan manfaat bagi penulisnya namun juga sekaligus akan memberikan manfaat bagi penulisnya baik secara finansial maupun mengasah kecerdasan berpikir serta menambah wawasan ilmu pengetahuan penulis itu sendiri. Karya ilmiah bukanlah karya yang sifatnya \" asal jadi \" , mengingat karya tersebut akan menjadi konsumsi masyarakat. Karya tersebut harus terpercaya dan bukan hasil rekayasa. K", "author" : [ { "dropping-particle" : "", "family" : "Rahmiati", "given" : "", "non-dropping-particle" : "", "parse-names" : false, "suffix" : "" } ], "container-title" : "Al-Daulah", "id" : "ITEM-1", "issue" : "2", "issued" : { "date-parts" : [ [ "2014" ] ] }, "page" : "327-343", "title" : "Analisis Kendala Internal Mahasiswa Dalam Menulis Karya Ilmiah", "type" : "article-journal", "volume" : "3" }, "uris" : [ "http://www.mendeley.com/documents/?uuid=6d049298-7c8a-40fa-89b6-e9d2e777bd7e" ] } ], "mendeley" : { "formattedCitation" : "(Rahmiati, 2014)", "manualFormatting" : "Rahmiati (2014:265)", "plainTextFormattedCitation" : "(Rahmiati, 2014)", "previouslyFormattedCitation" : "(Rahmiati, 2014)" }, "properties" : { "noteIndex" : 0 }, "schema" : "https://github.com/citation-style-language/schema/raw/master/csl-citation.json" }</w:instrText>
      </w:r>
      <w:r>
        <w:rPr>
          <w:rFonts w:ascii="Times New Roman" w:hAnsi="Times New Roman" w:cs="Times New Roman"/>
          <w:i/>
          <w:sz w:val="24"/>
          <w:szCs w:val="24"/>
        </w:rPr>
        <w:fldChar w:fldCharType="separate"/>
      </w:r>
      <w:r>
        <w:rPr>
          <w:rFonts w:ascii="Times New Roman" w:hAnsi="Times New Roman" w:cs="Times New Roman"/>
          <w:noProof/>
          <w:sz w:val="24"/>
          <w:szCs w:val="24"/>
        </w:rPr>
        <w:t>Rahmiati (2014:265)</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r>
        <w:rPr>
          <w:rFonts w:ascii="Times New Roman" w:hAnsi="Times New Roman" w:cs="Times New Roman"/>
          <w:sz w:val="24"/>
          <w:szCs w:val="24"/>
        </w:rPr>
        <w:t xml:space="preserve">that not only feeling lazy, lacking in self-confidence, but motivation also has a large portion as a barrier </w:t>
      </w:r>
      <w:r>
        <w:rPr>
          <w:rFonts w:ascii="Times New Roman" w:hAnsi="Times New Roman" w:cs="Times New Roman"/>
          <w:sz w:val="24"/>
          <w:szCs w:val="24"/>
        </w:rPr>
        <w:lastRenderedPageBreak/>
        <w:t xml:space="preserve">that many writers point out as an obstacle to carrying out an activity including writing activities.. </w:t>
      </w:r>
    </w:p>
    <w:p w14:paraId="33F8CDEA"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Questions and answers to number 9. The topic of writing is the basis that must be understood for writers of scientific work. The question is, how big is the understanding of the topic of the research that is made? Give reasons and solutions for the question, plaese! </w:t>
      </w:r>
    </w:p>
    <w:p w14:paraId="6B005ADA"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nswared from respondent was:</w:t>
      </w:r>
    </w:p>
    <w:p w14:paraId="07AA5D07" w14:textId="77777777" w:rsidR="00CF6B3A" w:rsidRDefault="00CF6B3A" w:rsidP="00CF6B3A">
      <w:pPr>
        <w:spacing w:after="0" w:line="240" w:lineRule="auto"/>
        <w:ind w:left="1134"/>
        <w:jc w:val="both"/>
        <w:rPr>
          <w:rFonts w:ascii="Times New Roman" w:hAnsi="Times New Roman" w:cs="Times New Roman"/>
          <w:i/>
          <w:sz w:val="24"/>
          <w:szCs w:val="24"/>
        </w:rPr>
      </w:pPr>
      <w:r>
        <w:rPr>
          <w:rFonts w:ascii="Times New Roman" w:hAnsi="Times New Roman" w:cs="Times New Roman"/>
          <w:i/>
          <w:sz w:val="24"/>
          <w:szCs w:val="24"/>
        </w:rPr>
        <w:t>"Actually, I don't understand the topic that I will raise, but 60% of the 100% I can get it, because the topic that I raised in the study was based on the policy of the head of study program study which every year changes in research paper. The solution in my opinion is to arouse the desire to progress so that it is motivated to read and look for ideas from knowledge and experience in life”</w:t>
      </w:r>
    </w:p>
    <w:p w14:paraId="2DBF8460" w14:textId="77777777" w:rsidR="00CF6B3A" w:rsidRDefault="00CF6B3A" w:rsidP="00CF6B3A">
      <w:pPr>
        <w:spacing w:after="0" w:line="240" w:lineRule="auto"/>
        <w:ind w:left="1134"/>
        <w:jc w:val="both"/>
        <w:rPr>
          <w:rFonts w:ascii="Times New Roman" w:hAnsi="Times New Roman" w:cs="Times New Roman"/>
          <w:i/>
          <w:sz w:val="24"/>
          <w:szCs w:val="24"/>
        </w:rPr>
      </w:pPr>
    </w:p>
    <w:p w14:paraId="27461E82"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The same thing with the answers to the questionnaire on the filled by the respondents, that was "strongly agree" with the statement as follow:</w:t>
      </w:r>
    </w:p>
    <w:p w14:paraId="480D2D94" w14:textId="77777777" w:rsidR="00CF6B3A" w:rsidRDefault="00CF6B3A" w:rsidP="00CF6B3A">
      <w:pPr>
        <w:spacing w:line="240" w:lineRule="auto"/>
        <w:ind w:left="1134"/>
        <w:jc w:val="both"/>
        <w:rPr>
          <w:rFonts w:ascii="Times New Roman" w:hAnsi="Times New Roman" w:cs="Times New Roman"/>
          <w:sz w:val="24"/>
          <w:szCs w:val="24"/>
        </w:rPr>
      </w:pPr>
      <w:r>
        <w:rPr>
          <w:rFonts w:ascii="Times New Roman" w:hAnsi="Times New Roman" w:cs="Times New Roman"/>
          <w:i/>
          <w:sz w:val="24"/>
          <w:szCs w:val="24"/>
        </w:rPr>
        <w:t>"Mastering the topic of research paper is an obstacle for me to start writing"</w:t>
      </w:r>
      <w:r>
        <w:rPr>
          <w:rFonts w:ascii="Times New Roman" w:hAnsi="Times New Roman" w:cs="Times New Roman"/>
          <w:sz w:val="24"/>
          <w:szCs w:val="24"/>
        </w:rPr>
        <w:t xml:space="preserve">. </w:t>
      </w:r>
    </w:p>
    <w:p w14:paraId="3C9A6420" w14:textId="77777777" w:rsidR="00CF6B3A" w:rsidRDefault="00CF6B3A" w:rsidP="00CF6B3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conclusions can be taken from the respondent's answer above that a topic we taken is the beginning of the problem. therefore, we as scientists or writers must know the contents of the topic we are develop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paper presents research on the analysis of internal hinderances students encounter in writing academic papers in higher education context. The aim is to canvass university student's espoused conceptions of the internal hinderances and solutions regarding their difficulties in writing academic works. Data were generated from individual interviews and focus group discussions with 56 university learners. Data were analyzed using inductive and deductive approaches. The findings indicate several key findings related to what internal hinderaces students face in producing academic writing. Among the internal hinderances are issues related to laziness to write, lack of mood in writing, difficulties in findings topics or ideas to write, lack of self confidence in writing, and difficulties to start writing. This paper also reveals several strategic internal solutions to overcome those internal hinderances which include building internal motivation to write, changing thinking paradigm related to writing, and being creative in writing. A. Pendahuluan arya ilmiah merupakan hasil tulisan yang berisi pengetahuan, informasi dan ilmu yang didapatkan melalui sebuah study baik lapangan maupun pustaka. Karya ilmiah tidak hanya diharapkan memberikan manfaat bagi penulisnya namun juga sekaligus akan memberikan manfaat bagi penulisnya baik secara finansial maupun mengasah kecerdasan berpikir serta menambah wawasan ilmu pengetahuan penulis itu sendiri. Karya ilmiah bukanlah karya yang sifatnya \" asal jadi \" , mengingat karya tersebut akan menjadi konsumsi masyarakat. Karya tersebut harus terpercaya dan bukan hasil rekayasa. K", "author" : [ { "dropping-particle" : "", "family" : "Rahmiati", "given" : "", "non-dropping-particle" : "", "parse-names" : false, "suffix" : "" } ], "container-title" : "Al-Daulah", "id" : "ITEM-1", "issue" : "2", "issued" : { "date-parts" : [ [ "2014" ] ] }, "page" : "327-343", "title" : "Analisis Kendala Internal Mahasiswa Dalam Menulis Karya Ilmiah", "type" : "article-journal", "volume" : "3" }, "uris" : [ "http://www.mendeley.com/documents/?uuid=6d049298-7c8a-40fa-89b6-e9d2e777bd7e" ] } ], "mendeley" : { "formattedCitation" : "(Rahmiati, 2014)", "manualFormatting" : "Rahmiati, (2014:5)", "plainTextFormattedCitation" : "(Rahmiati, 2014)", "previouslyFormattedCitation" : "(Rahmiati,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ahmiati, (2014:5)</w:t>
      </w:r>
      <w:r>
        <w:rPr>
          <w:rFonts w:ascii="Times New Roman" w:hAnsi="Times New Roman" w:cs="Times New Roman"/>
          <w:sz w:val="24"/>
          <w:szCs w:val="24"/>
        </w:rPr>
        <w:fldChar w:fldCharType="end"/>
      </w:r>
      <w:r>
        <w:rPr>
          <w:rFonts w:ascii="Times New Roman" w:hAnsi="Times New Roman" w:cs="Times New Roman"/>
          <w:sz w:val="24"/>
          <w:szCs w:val="24"/>
        </w:rPr>
        <w:t xml:space="preserve"> stated that choosing the right topic must be based on ideas found both from experience and exploration.</w:t>
      </w:r>
    </w:p>
    <w:p w14:paraId="0A0005E8"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Questions and answers on number 10. Every individual has their individual activities. Sometimes the activity is too much so that some activities are delayed. Likewise, a student is most likely some activities in the campus often interfere to complete the final task. The questions, do you feel the obstacles to yourself in setting the time to write scientific work? Give me a reasons and solutions to the question!</w:t>
      </w:r>
    </w:p>
    <w:p w14:paraId="3DEF466F" w14:textId="77777777" w:rsidR="00CF6B3A" w:rsidRDefault="00CF6B3A" w:rsidP="00CF6B3A">
      <w:pPr>
        <w:spacing w:after="0" w:line="240" w:lineRule="auto"/>
        <w:jc w:val="both"/>
        <w:rPr>
          <w:rFonts w:ascii="Times New Roman" w:hAnsi="Times New Roman" w:cs="Times New Roman"/>
          <w:sz w:val="24"/>
          <w:szCs w:val="24"/>
        </w:rPr>
      </w:pPr>
    </w:p>
    <w:p w14:paraId="1F6DF029"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nswers from respondents as follows:</w:t>
      </w:r>
    </w:p>
    <w:p w14:paraId="57A31495" w14:textId="77777777" w:rsidR="00CF6B3A" w:rsidRDefault="00CF6B3A" w:rsidP="00CF6B3A">
      <w:pPr>
        <w:spacing w:after="0" w:line="240" w:lineRule="auto"/>
        <w:jc w:val="both"/>
        <w:rPr>
          <w:rFonts w:ascii="Times New Roman" w:hAnsi="Times New Roman" w:cs="Times New Roman"/>
          <w:sz w:val="24"/>
          <w:szCs w:val="24"/>
        </w:rPr>
      </w:pPr>
    </w:p>
    <w:p w14:paraId="2659811B" w14:textId="77777777" w:rsidR="00CF6B3A" w:rsidRDefault="00CF6B3A" w:rsidP="00CF6B3A">
      <w:pPr>
        <w:spacing w:after="0" w:line="240" w:lineRule="auto"/>
        <w:ind w:left="1134"/>
        <w:jc w:val="both"/>
        <w:rPr>
          <w:rFonts w:ascii="Times New Roman" w:hAnsi="Times New Roman" w:cs="Times New Roman"/>
          <w:i/>
          <w:sz w:val="24"/>
          <w:szCs w:val="24"/>
        </w:rPr>
      </w:pPr>
      <w:r>
        <w:rPr>
          <w:rFonts w:ascii="Times New Roman" w:hAnsi="Times New Roman" w:cs="Times New Roman"/>
          <w:i/>
          <w:sz w:val="24"/>
          <w:szCs w:val="24"/>
        </w:rPr>
        <w:t>"Yes, I am as one of  final graduated students, I feel my sahadule in my campus is many lot up, I often that learning satrt from morning to evening so that my reserach writing process is stacked. That because of the activities I faced too much. Hemmmm ... the solution is the possibility that I have to divide time and status so that all the activities that I do can be completed in accordance with the specified target ".</w:t>
      </w:r>
    </w:p>
    <w:p w14:paraId="52BAAEA4" w14:textId="77777777" w:rsidR="00CF6B3A" w:rsidRDefault="00CF6B3A" w:rsidP="00CF6B3A">
      <w:pPr>
        <w:spacing w:after="0" w:line="240" w:lineRule="auto"/>
        <w:ind w:left="1134"/>
        <w:jc w:val="both"/>
        <w:rPr>
          <w:rFonts w:ascii="Times New Roman" w:hAnsi="Times New Roman" w:cs="Times New Roman"/>
          <w:sz w:val="24"/>
          <w:szCs w:val="24"/>
        </w:rPr>
      </w:pPr>
    </w:p>
    <w:p w14:paraId="5ECAAE81"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same answer above can be seen in the questionnaire which has fille by the respondents with the answer "Strongly agree". By statement below:</w:t>
      </w:r>
    </w:p>
    <w:p w14:paraId="20957E68" w14:textId="77777777" w:rsidR="00CF6B3A" w:rsidRDefault="00CF6B3A" w:rsidP="00CF6B3A">
      <w:pPr>
        <w:spacing w:after="0" w:line="240" w:lineRule="auto"/>
        <w:jc w:val="both"/>
        <w:rPr>
          <w:rFonts w:ascii="Times New Roman" w:hAnsi="Times New Roman" w:cs="Times New Roman"/>
          <w:sz w:val="24"/>
          <w:szCs w:val="24"/>
        </w:rPr>
      </w:pPr>
    </w:p>
    <w:p w14:paraId="221F12B5" w14:textId="77777777" w:rsidR="00CF6B3A" w:rsidRDefault="00CF6B3A" w:rsidP="00CF6B3A">
      <w:pPr>
        <w:spacing w:after="0" w:line="240" w:lineRule="auto"/>
        <w:ind w:left="1134"/>
        <w:jc w:val="both"/>
        <w:rPr>
          <w:rFonts w:ascii="Times New Roman" w:hAnsi="Times New Roman" w:cs="Times New Roman"/>
          <w:i/>
          <w:sz w:val="24"/>
          <w:szCs w:val="24"/>
        </w:rPr>
      </w:pPr>
      <w:r>
        <w:rPr>
          <w:rFonts w:ascii="Times New Roman" w:hAnsi="Times New Roman" w:cs="Times New Roman"/>
          <w:sz w:val="24"/>
          <w:szCs w:val="24"/>
        </w:rPr>
        <w:t xml:space="preserve"> “</w:t>
      </w:r>
      <w:r>
        <w:rPr>
          <w:rFonts w:ascii="Times New Roman" w:hAnsi="Times New Roman" w:cs="Times New Roman"/>
          <w:i/>
          <w:sz w:val="24"/>
          <w:szCs w:val="24"/>
        </w:rPr>
        <w:t>I feel various obstacles in writing my research paper specifically with my own activity or schedule”.</w:t>
      </w:r>
    </w:p>
    <w:p w14:paraId="1D1D62B4" w14:textId="77777777" w:rsidR="00CF6B3A" w:rsidRDefault="00CF6B3A" w:rsidP="00CF6B3A">
      <w:pPr>
        <w:spacing w:after="0" w:line="240" w:lineRule="auto"/>
        <w:jc w:val="both"/>
        <w:rPr>
          <w:rFonts w:ascii="Times New Roman" w:hAnsi="Times New Roman" w:cs="Times New Roman"/>
          <w:i/>
          <w:sz w:val="24"/>
          <w:szCs w:val="24"/>
        </w:rPr>
      </w:pPr>
    </w:p>
    <w:p w14:paraId="0B6048AB"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the respondent’ answare and statement, the writer can conclud that uncontrolled activities will cause other activities to be disrupted, especially writing research paper. according 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paper presents research on the analysis of internal hinderances students encounter in writing academic papers in higher education context. The aim is to canvass university student's espoused conceptions of the internal hinderances and solutions regarding their difficulties in writing academic works. Data were generated from individual interviews and focus group discussions with 56 university learners. Data were analyzed using inductive and deductive approaches. The findings indicate several key findings related to what internal hinderaces students face in producing academic writing. Among the internal hinderances are issues related to laziness to write, lack of mood in writing, difficulties in findings topics or ideas to write, lack of self confidence in writing, and difficulties to start writing. This paper also reveals several strategic internal solutions to overcome those internal hinderances which include building internal motivation to write, changing thinking paradigm related to writing, and being creative in writing. A. Pendahuluan arya ilmiah merupakan hasil tulisan yang berisi pengetahuan, informasi dan ilmu yang didapatkan melalui sebuah study baik lapangan maupun pustaka. Karya ilmiah tidak hanya diharapkan memberikan manfaat bagi penulisnya namun juga sekaligus akan memberikan manfaat bagi penulisnya baik secara finansial maupun mengasah kecerdasan berpikir serta menambah wawasan ilmu pengetahuan penulis itu sendiri. Karya ilmiah bukanlah karya yang sifatnya \" asal jadi \" , mengingat karya tersebut akan menjadi konsumsi masyarakat. Karya tersebut harus terpercaya dan bukan hasil rekayasa. K", "author" : [ { "dropping-particle" : "", "family" : "Rahmiati", "given" : "", "non-dropping-particle" : "", "parse-names" : false, "suffix" : "" } ], "container-title" : "Al-Daulah", "id" : "ITEM-1", "issue" : "2", "issued" : { "date-parts" : [ [ "2014" ] ] }, "page" : "327-343", "title" : "Analisis Kendala Internal Mahasiswa Dalam Menulis Karya Ilmiah", "type" : "article-journal", "volume" : "3" }, "uris" : [ "http://www.mendeley.com/documents/?uuid=6d049298-7c8a-40fa-89b6-e9d2e777bd7e" ] } ], "mendeley" : { "formattedCitation" : "(Rahmiati, 2014)", "manualFormatting" : " Rahmiati, (2014:10)", "plainTextFormattedCitation" : "(Rahmiati, 201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Rahmiati, (2014:10)</w:t>
      </w:r>
      <w:r>
        <w:rPr>
          <w:rFonts w:ascii="Times New Roman" w:hAnsi="Times New Roman" w:cs="Times New Roman"/>
          <w:sz w:val="24"/>
          <w:szCs w:val="24"/>
        </w:rPr>
        <w:fldChar w:fldCharType="end"/>
      </w:r>
      <w:r>
        <w:rPr>
          <w:rFonts w:ascii="Times New Roman" w:hAnsi="Times New Roman" w:cs="Times New Roman"/>
          <w:sz w:val="24"/>
          <w:szCs w:val="24"/>
        </w:rPr>
        <w:t xml:space="preserve"> that social activities will dominate student day, that it is difficult to manage time to gain insight into developing knowledge.</w:t>
      </w:r>
    </w:p>
    <w:p w14:paraId="07D08138" w14:textId="77777777" w:rsidR="00CF6B3A" w:rsidRDefault="00CF6B3A" w:rsidP="00CF6B3A">
      <w:pPr>
        <w:spacing w:after="0" w:line="240" w:lineRule="auto"/>
        <w:jc w:val="both"/>
        <w:rPr>
          <w:rFonts w:ascii="Times New Roman" w:hAnsi="Times New Roman" w:cs="Times New Roman"/>
          <w:sz w:val="24"/>
          <w:szCs w:val="24"/>
        </w:rPr>
      </w:pPr>
    </w:p>
    <w:p w14:paraId="64FA048D" w14:textId="77777777" w:rsidR="00CF6B3A" w:rsidRDefault="00CF6B3A" w:rsidP="00CF6B3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CONCLUSION</w:t>
      </w:r>
    </w:p>
    <w:p w14:paraId="668D92CD"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rom the case studies research, it can be concluded that the final level student of the English Language Education Study Program of IKIP Siliwangi still have some internal obstacles in writing research paper. This can be seen from the results of questionnaires and interviews that lead to negative statements those are; first, students feel difficulties when pouring the main idea in the writing process of thesis. </w:t>
      </w:r>
    </w:p>
    <w:p w14:paraId="6045ACCB" w14:textId="77777777" w:rsidR="00CF6B3A" w:rsidRDefault="00CF6B3A" w:rsidP="00CF6B3A">
      <w:pPr>
        <w:spacing w:after="0" w:line="240" w:lineRule="auto"/>
        <w:jc w:val="both"/>
        <w:rPr>
          <w:rFonts w:ascii="Times New Roman" w:hAnsi="Times New Roman" w:cs="Times New Roman"/>
          <w:sz w:val="24"/>
          <w:szCs w:val="24"/>
        </w:rPr>
      </w:pPr>
    </w:p>
    <w:p w14:paraId="6C02DE48" w14:textId="77777777" w:rsidR="00CF6B3A" w:rsidRDefault="00CF6B3A" w:rsidP="00CF6B3A">
      <w:pPr>
        <w:spacing w:after="0" w:line="240" w:lineRule="auto"/>
        <w:jc w:val="both"/>
        <w:rPr>
          <w:rFonts w:ascii="Times New Roman" w:hAnsi="Times New Roman" w:cs="Times New Roman"/>
          <w:sz w:val="24"/>
          <w:szCs w:val="24"/>
        </w:rPr>
      </w:pPr>
    </w:p>
    <w:p w14:paraId="451657A2" w14:textId="77777777" w:rsidR="00CF6B3A" w:rsidRDefault="00CF6B3A" w:rsidP="00CF6B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cond, student felt stress when they don't know the system of writing. Third, student felt lazy with writing activities and are lazy to think critically when sources or information are difficult to find it. The four student has not experienced in writing the previous research paper before, then they do not know the stages of writing.</w:t>
      </w:r>
      <w:r>
        <w:t xml:space="preserve"> </w:t>
      </w:r>
      <w:r>
        <w:rPr>
          <w:rFonts w:ascii="Times New Roman" w:hAnsi="Times New Roman" w:cs="Times New Roman"/>
          <w:sz w:val="24"/>
          <w:szCs w:val="24"/>
        </w:rPr>
        <w:t>Fifth, lack of reading books. Therefore, there is a lack of insight in writing a research paper on student self. Sixth, lack of motivation in student self then there is no confidence in writing scientific papers.</w:t>
      </w:r>
      <w:r>
        <w:t xml:space="preserve"> </w:t>
      </w:r>
      <w:r>
        <w:rPr>
          <w:rFonts w:ascii="Times New Roman" w:hAnsi="Times New Roman" w:cs="Times New Roman"/>
          <w:sz w:val="24"/>
          <w:szCs w:val="24"/>
        </w:rPr>
        <w:t>Seventh, he do not understandof the topics discussed that student is not sure about his research. Eighth, the lack of discipline in managing time than the process of writing research paper is abandoned.</w:t>
      </w:r>
    </w:p>
    <w:p w14:paraId="052CB5DA" w14:textId="77777777" w:rsidR="00CF6B3A" w:rsidRDefault="00CF6B3A" w:rsidP="00CF6B3A">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overcome these problems, the  wrirter suggest to the final level students that in the process of writing a research paper, it should increase the insight in writing by reading a book or journal. Motivate yourself with the aim of getting out of your comfort zone and changing your mindset towards the level of laziness in writing. Finally, plan something to achieve a goal.</w:t>
      </w:r>
    </w:p>
    <w:p w14:paraId="1F491110" w14:textId="77777777" w:rsidR="00CF6B3A" w:rsidRDefault="00CF6B3A" w:rsidP="00CF6B3A">
      <w:pPr>
        <w:pStyle w:val="ListParagraph"/>
        <w:spacing w:line="240" w:lineRule="auto"/>
        <w:ind w:left="426"/>
        <w:jc w:val="both"/>
        <w:rPr>
          <w:rFonts w:ascii="Times New Roman" w:hAnsi="Times New Roman" w:cs="Times New Roman"/>
          <w:sz w:val="24"/>
          <w:szCs w:val="24"/>
        </w:rPr>
      </w:pPr>
    </w:p>
    <w:p w14:paraId="51205460" w14:textId="77777777" w:rsidR="00CF6B3A" w:rsidRDefault="00CF6B3A" w:rsidP="00CF6B3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AFTAR PUSTAKA</w:t>
      </w:r>
    </w:p>
    <w:p w14:paraId="6051BE3D" w14:textId="77777777" w:rsidR="00CF6B3A" w:rsidRDefault="00CF6B3A" w:rsidP="00CF6B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p>
    <w:p w14:paraId="3AFC226C" w14:textId="77777777" w:rsidR="00CF6B3A" w:rsidRDefault="00CF6B3A" w:rsidP="00CF6B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rPr>
        <w:t xml:space="preserve">Nurlaelasari, F. (2016). </w:t>
      </w:r>
      <w:r>
        <w:rPr>
          <w:rFonts w:ascii="Times New Roman" w:hAnsi="Times New Roman" w:cs="Times New Roman"/>
          <w:i/>
          <w:sz w:val="24"/>
        </w:rPr>
        <w:t>Pengaruh Pendekatan Problem Based Learning terhadap Kemampuan Pemecahan Masalah Matematik Siswa MTs di Kota Cimahi</w:t>
      </w:r>
      <w:r>
        <w:rPr>
          <w:rFonts w:ascii="Times New Roman" w:hAnsi="Times New Roman" w:cs="Times New Roman"/>
          <w:sz w:val="24"/>
        </w:rPr>
        <w:t>. Skripsi STKIP Siliwangi. Cimahi: Tidak diterbitkan.</w:t>
      </w:r>
      <w:r>
        <w:rPr>
          <w:rFonts w:ascii="Times New Roman" w:hAnsi="Times New Roman" w:cs="Times New Roman"/>
          <w:noProof/>
          <w:sz w:val="24"/>
          <w:szCs w:val="24"/>
        </w:rPr>
        <w:t xml:space="preserve"> </w:t>
      </w:r>
    </w:p>
    <w:p w14:paraId="75C1512A" w14:textId="77777777" w:rsidR="00CF6B3A" w:rsidRDefault="00CF6B3A" w:rsidP="00CF6B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unawati, R., Hartati, S., &amp; Listiara, A. (2006). Hubungan Antara Efektivitas Komunikasi Mahasiswa dan Dosen Pembimbing Utama Skripsi Dengan Stres Dalam Menyusun Skripsi Pada Mahasiswa Program Studi Psikologi Fakultas Kedokteran Universitas Diponegoro. </w:t>
      </w:r>
      <w:r>
        <w:rPr>
          <w:rFonts w:ascii="Times New Roman" w:hAnsi="Times New Roman" w:cs="Times New Roman"/>
          <w:i/>
          <w:iCs/>
          <w:noProof/>
          <w:sz w:val="24"/>
          <w:szCs w:val="24"/>
        </w:rPr>
        <w:t>Jurnal Psikologi Universitas Diponegoro</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 93–115. https://doi.org/10.14710/JPU.3.2.93 - 115.</w:t>
      </w:r>
    </w:p>
    <w:p w14:paraId="1453A07C" w14:textId="77777777" w:rsidR="00CF6B3A" w:rsidRDefault="00CF6B3A" w:rsidP="00CF6B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Januarti, R. (2009). Hubungan Antara Persepsi Terhadap Dosen Pembimbing Dengan Tingkat Stress Dalam Menulis Skripsi.</w:t>
      </w:r>
    </w:p>
    <w:p w14:paraId="674081FF" w14:textId="77777777" w:rsidR="00CF6B3A" w:rsidRDefault="00CF6B3A" w:rsidP="00CF6B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arasati, R. T. (2014). </w:t>
      </w:r>
      <w:r>
        <w:rPr>
          <w:rFonts w:ascii="Times New Roman" w:hAnsi="Times New Roman" w:cs="Times New Roman"/>
          <w:i/>
          <w:iCs/>
          <w:noProof/>
          <w:sz w:val="24"/>
          <w:szCs w:val="24"/>
        </w:rPr>
        <w:t>FAKTOR-FAKTOR PENGHAMBAT PENULISAN KARYA TULIS ILMIAH DALAM PENGEMBANGAN KEPROFESIAN BERKELANJUTAN GURU SEKOLAH DASAR NEGERI LEMPUYANGWANGI YOGYAKARTA</w:t>
      </w:r>
      <w:r>
        <w:rPr>
          <w:rFonts w:ascii="Times New Roman" w:hAnsi="Times New Roman" w:cs="Times New Roman"/>
          <w:noProof/>
          <w:sz w:val="24"/>
          <w:szCs w:val="24"/>
        </w:rPr>
        <w:t>.</w:t>
      </w:r>
    </w:p>
    <w:p w14:paraId="30C80262" w14:textId="77777777" w:rsidR="00CF6B3A" w:rsidRDefault="00CF6B3A" w:rsidP="00CF6B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asution, M. K. (2016). Carut Marut Menulis Karya Ilmiah. </w:t>
      </w:r>
      <w:r>
        <w:rPr>
          <w:rFonts w:ascii="Times New Roman" w:hAnsi="Times New Roman" w:cs="Times New Roman"/>
          <w:i/>
          <w:iCs/>
          <w:noProof/>
          <w:sz w:val="24"/>
          <w:szCs w:val="24"/>
        </w:rPr>
        <w:t>Harian Waspada</w:t>
      </w:r>
      <w:r>
        <w:rPr>
          <w:rFonts w:ascii="Times New Roman" w:hAnsi="Times New Roman" w:cs="Times New Roman"/>
          <w:noProof/>
          <w:sz w:val="24"/>
          <w:szCs w:val="24"/>
        </w:rPr>
        <w:t>, (May). https://doi.org/10.13140/RG.2.2.25320.57606</w:t>
      </w:r>
    </w:p>
    <w:p w14:paraId="04102EEA" w14:textId="77777777" w:rsidR="00CF6B3A" w:rsidRDefault="00CF6B3A" w:rsidP="00CF6B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ahmiati. (2014). Analisis Kendala Internal Mahasiswa Dalam Menulis Karya Ilmiah. </w:t>
      </w:r>
      <w:r>
        <w:rPr>
          <w:rFonts w:ascii="Times New Roman" w:hAnsi="Times New Roman" w:cs="Times New Roman"/>
          <w:i/>
          <w:iCs/>
          <w:noProof/>
          <w:sz w:val="24"/>
          <w:szCs w:val="24"/>
        </w:rPr>
        <w:t>Al-Daulah</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 327–343.</w:t>
      </w:r>
    </w:p>
    <w:p w14:paraId="7BE47B28" w14:textId="77777777" w:rsidR="00CF6B3A" w:rsidRDefault="00CF6B3A" w:rsidP="00CF6B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ismen, S. (2015). Analisis Kesulitan Mahasiswa. </w:t>
      </w:r>
      <w:r>
        <w:rPr>
          <w:rFonts w:ascii="Times New Roman" w:hAnsi="Times New Roman" w:cs="Times New Roman"/>
          <w:i/>
          <w:iCs/>
          <w:noProof/>
          <w:sz w:val="24"/>
          <w:szCs w:val="24"/>
        </w:rPr>
        <w:t>Lemma</w:t>
      </w:r>
      <w:r>
        <w:rPr>
          <w:rFonts w:ascii="Times New Roman" w:hAnsi="Times New Roman" w:cs="Times New Roman"/>
          <w:noProof/>
          <w:sz w:val="24"/>
          <w:szCs w:val="24"/>
        </w:rPr>
        <w:t xml:space="preserve">, </w:t>
      </w:r>
      <w:r>
        <w:rPr>
          <w:rFonts w:ascii="Times New Roman" w:hAnsi="Times New Roman" w:cs="Times New Roman"/>
          <w:i/>
          <w:iCs/>
          <w:noProof/>
          <w:sz w:val="24"/>
          <w:szCs w:val="24"/>
        </w:rPr>
        <w:t>I</w:t>
      </w:r>
      <w:r>
        <w:rPr>
          <w:rFonts w:ascii="Times New Roman" w:hAnsi="Times New Roman" w:cs="Times New Roman"/>
          <w:noProof/>
          <w:sz w:val="24"/>
          <w:szCs w:val="24"/>
        </w:rPr>
        <w:t>(2), 57–62.</w:t>
      </w:r>
    </w:p>
    <w:p w14:paraId="0755978F" w14:textId="77777777" w:rsidR="00CF6B3A" w:rsidRDefault="00CF6B3A" w:rsidP="00CF6B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obari, T. (2003). Penerapan teknik siklus belajar dalam pembelajaran menulis laporan ilmiah berbasis vokasional di smk, (2001), 17–41.</w:t>
      </w:r>
    </w:p>
    <w:p w14:paraId="79A3FD52" w14:textId="77777777" w:rsidR="00CF6B3A" w:rsidRDefault="00CF6B3A" w:rsidP="00CF6B3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color w:val="222222"/>
          <w:sz w:val="24"/>
          <w:szCs w:val="20"/>
          <w:shd w:val="clear" w:color="auto" w:fill="FFFFFF"/>
        </w:rPr>
        <w:t>Tavakoli, H. (2012). </w:t>
      </w:r>
      <w:r>
        <w:rPr>
          <w:rFonts w:ascii="Times New Roman" w:hAnsi="Times New Roman" w:cs="Times New Roman"/>
          <w:i/>
          <w:iCs/>
          <w:color w:val="222222"/>
          <w:sz w:val="24"/>
          <w:szCs w:val="20"/>
          <w:shd w:val="clear" w:color="auto" w:fill="FFFFFF"/>
        </w:rPr>
        <w:t>A dictionary of research methodology and statistics in applied linguistics</w:t>
      </w:r>
      <w:r>
        <w:rPr>
          <w:rFonts w:ascii="Times New Roman" w:hAnsi="Times New Roman" w:cs="Times New Roman"/>
          <w:color w:val="222222"/>
          <w:sz w:val="24"/>
          <w:szCs w:val="20"/>
          <w:shd w:val="clear" w:color="auto" w:fill="FFFFFF"/>
        </w:rPr>
        <w:t>. Rahnama press</w:t>
      </w:r>
      <w:r>
        <w:rPr>
          <w:rFonts w:ascii="Arial" w:hAnsi="Arial" w:cs="Arial"/>
          <w:color w:val="222222"/>
          <w:sz w:val="20"/>
          <w:szCs w:val="20"/>
          <w:shd w:val="clear" w:color="auto" w:fill="FFFFFF"/>
        </w:rPr>
        <w:t>.</w:t>
      </w:r>
    </w:p>
    <w:p w14:paraId="233A31B8" w14:textId="77777777" w:rsidR="00CF6B3A" w:rsidRDefault="00CF6B3A" w:rsidP="00CF6B3A">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Wikanengsih. (2012). MODEL PEMBELAJARAN NEUROLINGUISTIC PROGRAMMING BERORIENTASI KARAKTER BAGI PENINGKATAN, 177–186.</w:t>
      </w:r>
    </w:p>
    <w:p w14:paraId="34003DF6" w14:textId="6468428C" w:rsidR="009868FE" w:rsidRPr="00CF6B3A" w:rsidRDefault="00CF6B3A" w:rsidP="00CF6B3A">
      <w:pPr>
        <w:widowControl w:val="0"/>
        <w:autoSpaceDE w:val="0"/>
        <w:autoSpaceDN w:val="0"/>
        <w:adjustRightInd w:val="0"/>
        <w:spacing w:after="0" w:line="24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fldChar w:fldCharType="end"/>
      </w:r>
      <w:bookmarkStart w:id="0" w:name="_GoBack"/>
      <w:bookmarkEnd w:id="0"/>
    </w:p>
    <w:sectPr w:rsidR="009868FE" w:rsidRPr="00CF6B3A" w:rsidSect="00165E95">
      <w:headerReference w:type="even" r:id="rId9"/>
      <w:headerReference w:type="default" r:id="rId10"/>
      <w:footerReference w:type="even" r:id="rId11"/>
      <w:footerReference w:type="default" r:id="rId12"/>
      <w:headerReference w:type="first" r:id="rId13"/>
      <w:footerReference w:type="first" r:id="rId14"/>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36C82F" w14:textId="77777777" w:rsidR="00AE0DCC" w:rsidRDefault="00AE0DCC" w:rsidP="00043195">
      <w:pPr>
        <w:spacing w:after="0" w:line="240" w:lineRule="auto"/>
      </w:pPr>
      <w:r>
        <w:separator/>
      </w:r>
    </w:p>
  </w:endnote>
  <w:endnote w:type="continuationSeparator" w:id="0">
    <w:p w14:paraId="0A5AA7CF" w14:textId="77777777" w:rsidR="00AE0DCC" w:rsidRDefault="00AE0DCC" w:rsidP="00043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6485208"/>
      <w:docPartObj>
        <w:docPartGallery w:val="Page Numbers (Bottom of Page)"/>
        <w:docPartUnique/>
      </w:docPartObj>
    </w:sdtPr>
    <w:sdtEndPr>
      <w:rPr>
        <w:rFonts w:ascii="Times New Roman" w:hAnsi="Times New Roman" w:cs="Times New Roman"/>
        <w:noProof/>
        <w:sz w:val="20"/>
        <w:szCs w:val="20"/>
      </w:rPr>
    </w:sdtEndPr>
    <w:sdtContent>
      <w:p w14:paraId="1CDE5B3A" w14:textId="6B5095BA" w:rsidR="004A4081" w:rsidRPr="004A4081" w:rsidRDefault="004A4081">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CF6B3A">
          <w:rPr>
            <w:rFonts w:ascii="Times New Roman" w:hAnsi="Times New Roman" w:cs="Times New Roman"/>
            <w:noProof/>
            <w:sz w:val="20"/>
            <w:szCs w:val="20"/>
          </w:rPr>
          <w:t>2</w:t>
        </w:r>
        <w:r w:rsidRPr="004A4081">
          <w:rPr>
            <w:rFonts w:ascii="Times New Roman" w:hAnsi="Times New Roman" w:cs="Times New Roman"/>
            <w:noProof/>
            <w:sz w:val="20"/>
            <w:szCs w:val="20"/>
          </w:rPr>
          <w:fldChar w:fldCharType="end"/>
        </w:r>
        <w:r w:rsidRPr="004A4081">
          <w:rPr>
            <w:rFonts w:ascii="Times New Roman" w:hAnsi="Times New Roman" w:cs="Times New Roman"/>
            <w:noProof/>
            <w:sz w:val="20"/>
            <w:szCs w:val="20"/>
            <w:lang w:val="en-US"/>
          </w:rPr>
          <w:t xml:space="preserve"> </w:t>
        </w:r>
        <w:r w:rsidRPr="004A4081">
          <w:rPr>
            <w:rFonts w:ascii="Times New Roman" w:hAnsi="Times New Roman" w:cs="Times New Roman"/>
            <w:b/>
            <w:noProof/>
            <w:sz w:val="20"/>
            <w:szCs w:val="20"/>
            <w:lang w:val="en-US"/>
          </w:rPr>
          <w:t xml:space="preserve">| </w:t>
        </w:r>
        <w:r w:rsidR="009E2D0D">
          <w:rPr>
            <w:rFonts w:ascii="Times New Roman" w:hAnsi="Times New Roman" w:cs="Times New Roman"/>
            <w:i/>
            <w:sz w:val="20"/>
            <w:szCs w:val="20"/>
            <w:lang w:val="en-US"/>
          </w:rPr>
          <w:t>Tittle of Articl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14:paraId="5BA563F0" w14:textId="23991256" w:rsidR="004A4081" w:rsidRDefault="00165E95">
        <w:pPr>
          <w:pStyle w:val="Footer"/>
          <w:jc w:val="right"/>
        </w:pPr>
        <w:r>
          <w:rPr>
            <w:rFonts w:ascii="Times New Roman" w:hAnsi="Times New Roman" w:cs="Times New Roman"/>
            <w:i/>
            <w:sz w:val="20"/>
            <w:szCs w:val="20"/>
            <w:lang w:val="en-US"/>
          </w:rPr>
          <w:t>JUDUL ARTIKEL</w:t>
        </w:r>
        <w:r w:rsidR="004A4081" w:rsidRPr="004A4081">
          <w:rPr>
            <w:rFonts w:ascii="Times New Roman" w:hAnsi="Times New Roman" w:cs="Times New Roman"/>
            <w:sz w:val="20"/>
            <w:szCs w:val="20"/>
            <w:lang w:val="en-US"/>
          </w:rPr>
          <w:t xml:space="preserve"> |  </w:t>
        </w:r>
        <w:r w:rsidR="004A4081" w:rsidRPr="004A4081">
          <w:rPr>
            <w:rFonts w:ascii="Times New Roman" w:hAnsi="Times New Roman" w:cs="Times New Roman"/>
            <w:sz w:val="20"/>
            <w:szCs w:val="20"/>
          </w:rPr>
          <w:fldChar w:fldCharType="begin"/>
        </w:r>
        <w:r w:rsidR="004A4081" w:rsidRPr="004A4081">
          <w:rPr>
            <w:rFonts w:ascii="Times New Roman" w:hAnsi="Times New Roman" w:cs="Times New Roman"/>
            <w:sz w:val="20"/>
            <w:szCs w:val="20"/>
          </w:rPr>
          <w:instrText xml:space="preserve"> PAGE   \* MERGEFORMAT </w:instrText>
        </w:r>
        <w:r w:rsidR="004A4081" w:rsidRPr="004A4081">
          <w:rPr>
            <w:rFonts w:ascii="Times New Roman" w:hAnsi="Times New Roman" w:cs="Times New Roman"/>
            <w:sz w:val="20"/>
            <w:szCs w:val="20"/>
          </w:rPr>
          <w:fldChar w:fldCharType="separate"/>
        </w:r>
        <w:r w:rsidR="00CF6B3A">
          <w:rPr>
            <w:rFonts w:ascii="Times New Roman" w:hAnsi="Times New Roman" w:cs="Times New Roman"/>
            <w:noProof/>
            <w:sz w:val="20"/>
            <w:szCs w:val="20"/>
          </w:rPr>
          <w:t>3</w:t>
        </w:r>
        <w:r w:rsidR="004A4081" w:rsidRPr="004A4081">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14:paraId="697E49C1" w14:textId="25F1CA5C" w:rsidR="002C50AA" w:rsidRPr="004A4081" w:rsidRDefault="009E2D0D" w:rsidP="004A4081">
        <w:pPr>
          <w:pStyle w:val="Footer"/>
          <w:jc w:val="right"/>
          <w:rPr>
            <w:rFonts w:ascii="Times New Roman" w:hAnsi="Times New Roman" w:cs="Times New Roman"/>
            <w:sz w:val="20"/>
            <w:szCs w:val="20"/>
          </w:rPr>
        </w:pPr>
        <w:r>
          <w:rPr>
            <w:rFonts w:ascii="Times New Roman" w:hAnsi="Times New Roman" w:cs="Times New Roman"/>
            <w:i/>
            <w:sz w:val="20"/>
            <w:szCs w:val="20"/>
            <w:lang w:val="en-US"/>
          </w:rPr>
          <w:t>Tittle of Article</w:t>
        </w:r>
        <w:r w:rsidR="00A676A8" w:rsidRPr="000E212B">
          <w:rPr>
            <w:rFonts w:ascii="Times New Roman" w:hAnsi="Times New Roman" w:cs="Times New Roman"/>
            <w:sz w:val="20"/>
            <w:szCs w:val="20"/>
            <w:lang w:val="en-US"/>
          </w:rPr>
          <w:t xml:space="preserve"> | </w:t>
        </w:r>
        <w:r w:rsidR="00A676A8" w:rsidRPr="000E212B">
          <w:rPr>
            <w:rFonts w:ascii="Times New Roman" w:hAnsi="Times New Roman" w:cs="Times New Roman"/>
            <w:sz w:val="20"/>
            <w:szCs w:val="20"/>
          </w:rPr>
          <w:fldChar w:fldCharType="begin"/>
        </w:r>
        <w:r w:rsidR="00A676A8" w:rsidRPr="000E212B">
          <w:rPr>
            <w:rFonts w:ascii="Times New Roman" w:hAnsi="Times New Roman" w:cs="Times New Roman"/>
            <w:sz w:val="20"/>
            <w:szCs w:val="20"/>
          </w:rPr>
          <w:instrText xml:space="preserve"> PAGE   \* MERGEFORMAT </w:instrText>
        </w:r>
        <w:r w:rsidR="00A676A8" w:rsidRPr="000E212B">
          <w:rPr>
            <w:rFonts w:ascii="Times New Roman" w:hAnsi="Times New Roman" w:cs="Times New Roman"/>
            <w:sz w:val="20"/>
            <w:szCs w:val="20"/>
          </w:rPr>
          <w:fldChar w:fldCharType="separate"/>
        </w:r>
        <w:r w:rsidR="00CF6B3A">
          <w:rPr>
            <w:rFonts w:ascii="Times New Roman" w:hAnsi="Times New Roman" w:cs="Times New Roman"/>
            <w:noProof/>
            <w:sz w:val="20"/>
            <w:szCs w:val="20"/>
          </w:rPr>
          <w:t>1</w:t>
        </w:r>
        <w:r w:rsidR="00A676A8" w:rsidRPr="000E212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7A12D3" w14:textId="77777777" w:rsidR="00AE0DCC" w:rsidRDefault="00AE0DCC" w:rsidP="00043195">
      <w:pPr>
        <w:spacing w:after="0" w:line="240" w:lineRule="auto"/>
      </w:pPr>
      <w:r>
        <w:separator/>
      </w:r>
    </w:p>
  </w:footnote>
  <w:footnote w:type="continuationSeparator" w:id="0">
    <w:p w14:paraId="7A5A3C97" w14:textId="77777777" w:rsidR="00AE0DCC" w:rsidRDefault="00AE0DCC" w:rsidP="000431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F405F1" w14:textId="0BE7214D" w:rsidR="004A4081" w:rsidRDefault="009E2D0D" w:rsidP="004A4081">
    <w:pPr>
      <w:spacing w:after="0" w:line="240" w:lineRule="auto"/>
      <w:ind w:right="-45"/>
      <w:jc w:val="right"/>
      <w:rPr>
        <w:rFonts w:ascii="Times New Roman" w:hAnsi="Times New Roman" w:cs="Times New Roman"/>
        <w:lang w:val="en-US"/>
      </w:rPr>
    </w:pPr>
    <w:r w:rsidRPr="009E2D0D">
      <w:rPr>
        <w:rFonts w:ascii="Algerian" w:hAnsi="Algerian" w:cs="Times New Roman"/>
        <w:sz w:val="36"/>
        <w:lang w:val="en-US"/>
      </w:rPr>
      <w:t>JLER</w:t>
    </w:r>
    <w:r w:rsidR="004A4081">
      <w:rPr>
        <w:rFonts w:ascii="Times New Roman" w:hAnsi="Times New Roman" w:cs="Times New Roman"/>
        <w:lang w:val="en-US"/>
      </w:rPr>
      <w:t xml:space="preserve"> (</w:t>
    </w:r>
    <w:r>
      <w:rPr>
        <w:rFonts w:ascii="Times New Roman" w:hAnsi="Times New Roman" w:cs="Times New Roman"/>
        <w:lang w:val="en-US"/>
      </w:rPr>
      <w:t>Journal of Language Education Research</w:t>
    </w:r>
    <w:r w:rsidR="004A4081">
      <w:rPr>
        <w:rFonts w:ascii="Times New Roman" w:hAnsi="Times New Roman" w:cs="Times New Roman"/>
        <w:lang w:val="en-US"/>
      </w:rPr>
      <w:t>)</w:t>
    </w:r>
  </w:p>
  <w:p w14:paraId="4B94C312" w14:textId="40F930D4" w:rsidR="004A4081" w:rsidRDefault="009E2D0D" w:rsidP="009E2D0D">
    <w:pPr>
      <w:pStyle w:val="Header"/>
      <w:tabs>
        <w:tab w:val="clear" w:pos="4680"/>
        <w:tab w:val="clear" w:pos="9360"/>
      </w:tabs>
      <w:ind w:firstLine="720"/>
      <w:jc w:val="right"/>
    </w:pPr>
    <w:r>
      <w:rPr>
        <w:rFonts w:ascii="Times New Roman" w:hAnsi="Times New Roman" w:cs="Times New Roman"/>
        <w:lang w:val="en-US"/>
      </w:rPr>
      <w:t xml:space="preserve">         </w:t>
    </w:r>
    <w:r w:rsidR="004A4081">
      <w:rPr>
        <w:rFonts w:ascii="Times New Roman" w:hAnsi="Times New Roman" w:cs="Times New Roman"/>
        <w:lang w:val="en-US"/>
      </w:rPr>
      <w:t xml:space="preserve">Volume 1 </w:t>
    </w:r>
    <w:r>
      <w:rPr>
        <w:rFonts w:ascii="Times New Roman" w:hAnsi="Times New Roman" w:cs="Times New Roman"/>
        <w:lang w:val="en-US"/>
      </w:rPr>
      <w:t>Number</w:t>
    </w:r>
    <w:r w:rsidR="004A4081">
      <w:rPr>
        <w:rFonts w:ascii="Times New Roman" w:hAnsi="Times New Roman" w:cs="Times New Roman"/>
        <w:lang w:val="en-US"/>
      </w:rPr>
      <w:t xml:space="preserve"> </w:t>
    </w:r>
    <w:r>
      <w:rPr>
        <w:rFonts w:ascii="Times New Roman" w:hAnsi="Times New Roman" w:cs="Times New Roman"/>
        <w:lang w:val="en-US"/>
      </w:rPr>
      <w:t>1</w:t>
    </w:r>
    <w:r w:rsidR="004A4081">
      <w:rPr>
        <w:rFonts w:ascii="Times New Roman" w:hAnsi="Times New Roman" w:cs="Times New Roman"/>
        <w:lang w:val="en-US"/>
      </w:rPr>
      <w:t xml:space="preserve">, </w:t>
    </w:r>
    <w:r>
      <w:rPr>
        <w:rFonts w:ascii="Times New Roman" w:hAnsi="Times New Roman" w:cs="Times New Roman"/>
        <w:lang w:val="en-US"/>
      </w:rPr>
      <w:t>January</w:t>
    </w:r>
    <w:r w:rsidR="004A4081">
      <w:rPr>
        <w:rFonts w:ascii="Times New Roman" w:hAnsi="Times New Roman" w:cs="Times New Roman"/>
        <w:lang w:val="en-US"/>
      </w:rPr>
      <w:t xml:space="preserve"> 2018</w:t>
    </w:r>
    <w:r w:rsidR="004A4081">
      <w:rPr>
        <w:rFonts w:ascii="Times New Roman" w:hAnsi="Times New Roman" w:cs="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B2F56D" w14:textId="77777777" w:rsidR="009E2D0D" w:rsidRDefault="009E2D0D" w:rsidP="009E2D0D">
    <w:pPr>
      <w:spacing w:after="0" w:line="240" w:lineRule="auto"/>
      <w:ind w:right="-45"/>
      <w:jc w:val="right"/>
      <w:rPr>
        <w:rFonts w:ascii="Times New Roman" w:hAnsi="Times New Roman" w:cs="Times New Roman"/>
        <w:lang w:val="en-US"/>
      </w:rPr>
    </w:pPr>
    <w:r w:rsidRPr="009E2D0D">
      <w:rPr>
        <w:rFonts w:ascii="Algerian" w:hAnsi="Algerian" w:cs="Times New Roman"/>
        <w:sz w:val="36"/>
        <w:lang w:val="en-US"/>
      </w:rPr>
      <w:t>JLER</w:t>
    </w:r>
    <w:r>
      <w:rPr>
        <w:rFonts w:ascii="Times New Roman" w:hAnsi="Times New Roman" w:cs="Times New Roman"/>
        <w:lang w:val="en-US"/>
      </w:rPr>
      <w:t xml:space="preserve"> (Journal of Language Education Research)</w:t>
    </w:r>
  </w:p>
  <w:p w14:paraId="7CE50727" w14:textId="60E9BDC8" w:rsidR="00043195" w:rsidRPr="00043195" w:rsidRDefault="009E2D0D" w:rsidP="009E2D0D">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 xml:space="preserve">  Volume 1 Number 1, January 2018</w:t>
    </w:r>
    <w:r>
      <w:rPr>
        <w:rFonts w:ascii="Times New Roman" w:hAnsi="Times New Roman" w:cs="Times New Roman"/>
      </w:rPr>
      <w:tab/>
    </w:r>
    <w:r w:rsidR="00043195">
      <w:rPr>
        <w:rFonts w:ascii="Times New Roman" w:hAnsi="Times New Roman" w:cs="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6227F4" w14:textId="2313C287" w:rsidR="00290A06" w:rsidRDefault="009E2D0D" w:rsidP="00290A06">
    <w:pPr>
      <w:spacing w:after="0" w:line="240" w:lineRule="auto"/>
      <w:ind w:right="-45"/>
      <w:rPr>
        <w:rFonts w:ascii="Times New Roman" w:hAnsi="Times New Roman" w:cs="Times New Roman"/>
      </w:rPr>
    </w:pPr>
    <w:r>
      <w:rPr>
        <w:noProof/>
        <w:lang w:eastAsia="id-ID"/>
      </w:rPr>
      <w:drawing>
        <wp:anchor distT="0" distB="0" distL="114300" distR="114300" simplePos="0" relativeHeight="251663360" behindDoc="0" locked="0" layoutInCell="1" allowOverlap="1" wp14:anchorId="25BF39AA" wp14:editId="375AECE1">
          <wp:simplePos x="0" y="0"/>
          <wp:positionH relativeFrom="margin">
            <wp:align>left</wp:align>
          </wp:positionH>
          <wp:positionV relativeFrom="paragraph">
            <wp:posOffset>-240665</wp:posOffset>
          </wp:positionV>
          <wp:extent cx="2809875" cy="76200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09875" cy="762000"/>
                  </a:xfrm>
                  <a:prstGeom prst="rect">
                    <a:avLst/>
                  </a:prstGeom>
                  <a:noFill/>
                  <a:ln>
                    <a:noFill/>
                  </a:ln>
                </pic:spPr>
              </pic:pic>
            </a:graphicData>
          </a:graphic>
          <wp14:sizeRelH relativeFrom="page">
            <wp14:pctWidth>0</wp14:pctWidth>
          </wp14:sizeRelH>
          <wp14:sizeRelV relativeFrom="page">
            <wp14:pctHeight>0</wp14:pctHeight>
          </wp14:sizeRelV>
        </wp:anchor>
      </w:drawing>
    </w:r>
    <w:r w:rsidR="00522F61">
      <w:rPr>
        <w:noProof/>
        <w:lang w:eastAsia="id-ID"/>
      </w:rPr>
      <mc:AlternateContent>
        <mc:Choice Requires="wps">
          <w:drawing>
            <wp:anchor distT="0" distB="0" distL="114300" distR="114300" simplePos="0" relativeHeight="251662336" behindDoc="0" locked="0" layoutInCell="1" allowOverlap="1" wp14:anchorId="7DD1CEFC" wp14:editId="74FE8584">
              <wp:simplePos x="0" y="0"/>
              <wp:positionH relativeFrom="column">
                <wp:posOffset>3648075</wp:posOffset>
              </wp:positionH>
              <wp:positionV relativeFrom="paragraph">
                <wp:posOffset>-248285</wp:posOffset>
              </wp:positionV>
              <wp:extent cx="2085975" cy="809625"/>
              <wp:effectExtent l="0" t="0" r="0" b="63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50EF5E" w14:textId="194E2EF2"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w:t>
                          </w:r>
                          <w:r w:rsidR="009E2D0D">
                            <w:rPr>
                              <w:rFonts w:ascii="Times New Roman" w:hAnsi="Times New Roman" w:cs="Times New Roman"/>
                              <w:lang w:val="en-US"/>
                            </w:rPr>
                            <w:t>umber</w:t>
                          </w:r>
                          <w:r w:rsidRPr="005B539C">
                            <w:rPr>
                              <w:rFonts w:ascii="Times New Roman" w:hAnsi="Times New Roman" w:cs="Times New Roman"/>
                            </w:rPr>
                            <w:t xml:space="preserve">, </w:t>
                          </w:r>
                          <w:r w:rsidR="009E2D0D">
                            <w:rPr>
                              <w:rFonts w:ascii="Times New Roman" w:hAnsi="Times New Roman" w:cs="Times New Roman"/>
                              <w:lang w:val="en-US"/>
                            </w:rPr>
                            <w:t>January</w:t>
                          </w:r>
                          <w:r>
                            <w:rPr>
                              <w:rFonts w:ascii="Times New Roman" w:hAnsi="Times New Roman" w:cs="Times New Roman"/>
                              <w:lang w:val="en-US"/>
                            </w:rPr>
                            <w:t xml:space="preserve"> 2018</w:t>
                          </w:r>
                        </w:p>
                        <w:p w14:paraId="1FFBA8EA" w14:textId="7D4AB4C9"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9E2D0D">
                            <w:rPr>
                              <w:rFonts w:ascii="Times New Roman" w:hAnsi="Times New Roman" w:cs="Times New Roman"/>
                              <w:lang w:val="en-US"/>
                            </w:rPr>
                            <w:t>0000-0000</w:t>
                          </w:r>
                        </w:p>
                        <w:p w14:paraId="148BE297" w14:textId="436CB7D5"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sidR="0063071D">
                            <w:rPr>
                              <w:rFonts w:ascii="Times New Roman" w:hAnsi="Times New Roman" w:cs="Times New Roman"/>
                              <w:lang w:val="en-US"/>
                            </w:rPr>
                            <w:t xml:space="preserve"> </w:t>
                          </w:r>
                          <w:r w:rsidR="009E2D0D">
                            <w:rPr>
                              <w:rFonts w:ascii="Times New Roman" w:hAnsi="Times New Roman" w:cs="Times New Roman"/>
                              <w:lang w:val="en-US"/>
                            </w:rPr>
                            <w:t>0000-0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287.25pt;margin-top:-19.55pt;width:164.25pt;height:6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" filled="f" stroked="f">
              <v:textbox>
                <w:txbxContent>
                  <w:p w14:paraId="3450EF5E" w14:textId="194E2EF2"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N</w:t>
                    </w:r>
                    <w:r w:rsidR="009E2D0D">
                      <w:rPr>
                        <w:rFonts w:ascii="Times New Roman" w:hAnsi="Times New Roman" w:cs="Times New Roman"/>
                        <w:lang w:val="en-US"/>
                      </w:rPr>
                      <w:t>umber</w:t>
                    </w:r>
                    <w:r w:rsidRPr="005B539C">
                      <w:rPr>
                        <w:rFonts w:ascii="Times New Roman" w:hAnsi="Times New Roman" w:cs="Times New Roman"/>
                      </w:rPr>
                      <w:t xml:space="preserve">, </w:t>
                    </w:r>
                    <w:r w:rsidR="009E2D0D">
                      <w:rPr>
                        <w:rFonts w:ascii="Times New Roman" w:hAnsi="Times New Roman" w:cs="Times New Roman"/>
                        <w:lang w:val="en-US"/>
                      </w:rPr>
                      <w:t>January</w:t>
                    </w:r>
                    <w:r>
                      <w:rPr>
                        <w:rFonts w:ascii="Times New Roman" w:hAnsi="Times New Roman" w:cs="Times New Roman"/>
                        <w:lang w:val="en-US"/>
                      </w:rPr>
                      <w:t xml:space="preserve"> 2018</w:t>
                    </w:r>
                  </w:p>
                  <w:p w14:paraId="1FFBA8EA" w14:textId="7D4AB4C9"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9E2D0D">
                      <w:rPr>
                        <w:rFonts w:ascii="Times New Roman" w:hAnsi="Times New Roman" w:cs="Times New Roman"/>
                        <w:lang w:val="en-US"/>
                      </w:rPr>
                      <w:t>0000-0000</w:t>
                    </w:r>
                  </w:p>
                  <w:p w14:paraId="148BE297" w14:textId="436CB7D5"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sidR="0063071D">
                      <w:rPr>
                        <w:rFonts w:ascii="Times New Roman" w:hAnsi="Times New Roman" w:cs="Times New Roman"/>
                        <w:lang w:val="en-US"/>
                      </w:rPr>
                      <w:t xml:space="preserve"> </w:t>
                    </w:r>
                    <w:r w:rsidR="009E2D0D">
                      <w:rPr>
                        <w:rFonts w:ascii="Times New Roman" w:hAnsi="Times New Roman" w:cs="Times New Roman"/>
                        <w:lang w:val="en-US"/>
                      </w:rPr>
                      <w:t>0000-0000</w:t>
                    </w:r>
                  </w:p>
                </w:txbxContent>
              </v:textbox>
            </v:shape>
          </w:pict>
        </mc:Fallback>
      </mc:AlternateContent>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p>
  <w:p w14:paraId="35A38FC9" w14:textId="77777777" w:rsidR="00290A06" w:rsidRDefault="00290A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1"/>
  </w:num>
  <w:num w:numId="2">
    <w:abstractNumId w:val="2"/>
  </w:num>
  <w:num w:numId="3">
    <w:abstractNumId w:val="4"/>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Q2NbM0NzM3MzO3MDJW0lEKTi0uzszPAymwqAUAjk0aVywAAAA="/>
  </w:docVars>
  <w:rsids>
    <w:rsidRoot w:val="009479CA"/>
    <w:rsid w:val="00025CCC"/>
    <w:rsid w:val="0002602F"/>
    <w:rsid w:val="00043195"/>
    <w:rsid w:val="00064F1D"/>
    <w:rsid w:val="00086C6C"/>
    <w:rsid w:val="00095A1E"/>
    <w:rsid w:val="000B50E6"/>
    <w:rsid w:val="000E212B"/>
    <w:rsid w:val="000E64AA"/>
    <w:rsid w:val="00107708"/>
    <w:rsid w:val="00123553"/>
    <w:rsid w:val="0012710A"/>
    <w:rsid w:val="00143D5A"/>
    <w:rsid w:val="00157EB4"/>
    <w:rsid w:val="00165E95"/>
    <w:rsid w:val="001A497B"/>
    <w:rsid w:val="001B5593"/>
    <w:rsid w:val="001C2AB9"/>
    <w:rsid w:val="001D1B0E"/>
    <w:rsid w:val="00205EBE"/>
    <w:rsid w:val="002164E0"/>
    <w:rsid w:val="00224C2B"/>
    <w:rsid w:val="00244173"/>
    <w:rsid w:val="00267AF8"/>
    <w:rsid w:val="00285E2D"/>
    <w:rsid w:val="00290A06"/>
    <w:rsid w:val="00297CF2"/>
    <w:rsid w:val="002A5F69"/>
    <w:rsid w:val="002C2338"/>
    <w:rsid w:val="002C50AA"/>
    <w:rsid w:val="002D10DC"/>
    <w:rsid w:val="002D301E"/>
    <w:rsid w:val="00302716"/>
    <w:rsid w:val="003225D2"/>
    <w:rsid w:val="0032524A"/>
    <w:rsid w:val="00337FB7"/>
    <w:rsid w:val="00357A4A"/>
    <w:rsid w:val="00371D21"/>
    <w:rsid w:val="00376B4F"/>
    <w:rsid w:val="00386AA6"/>
    <w:rsid w:val="003E21A5"/>
    <w:rsid w:val="00401FE8"/>
    <w:rsid w:val="00406EDB"/>
    <w:rsid w:val="004214AB"/>
    <w:rsid w:val="004416FF"/>
    <w:rsid w:val="00461E22"/>
    <w:rsid w:val="004671E6"/>
    <w:rsid w:val="0047123F"/>
    <w:rsid w:val="004802F6"/>
    <w:rsid w:val="00496AA7"/>
    <w:rsid w:val="004A1928"/>
    <w:rsid w:val="004A4081"/>
    <w:rsid w:val="004C6862"/>
    <w:rsid w:val="004D2397"/>
    <w:rsid w:val="004E779C"/>
    <w:rsid w:val="004F28DB"/>
    <w:rsid w:val="00507700"/>
    <w:rsid w:val="00514D4B"/>
    <w:rsid w:val="00522F61"/>
    <w:rsid w:val="005428C3"/>
    <w:rsid w:val="005542F6"/>
    <w:rsid w:val="00574DC3"/>
    <w:rsid w:val="00576881"/>
    <w:rsid w:val="005B5CAE"/>
    <w:rsid w:val="005E0BCF"/>
    <w:rsid w:val="005F6E68"/>
    <w:rsid w:val="0060485B"/>
    <w:rsid w:val="0063071D"/>
    <w:rsid w:val="006441EB"/>
    <w:rsid w:val="00645B33"/>
    <w:rsid w:val="00660654"/>
    <w:rsid w:val="00671EA4"/>
    <w:rsid w:val="006848E0"/>
    <w:rsid w:val="00690DDB"/>
    <w:rsid w:val="00696390"/>
    <w:rsid w:val="006A51AC"/>
    <w:rsid w:val="006B10D0"/>
    <w:rsid w:val="006D004B"/>
    <w:rsid w:val="007170E9"/>
    <w:rsid w:val="007224CF"/>
    <w:rsid w:val="00760527"/>
    <w:rsid w:val="00786E73"/>
    <w:rsid w:val="00790CDB"/>
    <w:rsid w:val="007A50C5"/>
    <w:rsid w:val="007E077C"/>
    <w:rsid w:val="007F57E7"/>
    <w:rsid w:val="008358B5"/>
    <w:rsid w:val="008517E8"/>
    <w:rsid w:val="00897123"/>
    <w:rsid w:val="009357B1"/>
    <w:rsid w:val="00936DF0"/>
    <w:rsid w:val="009479CA"/>
    <w:rsid w:val="00970725"/>
    <w:rsid w:val="009819C3"/>
    <w:rsid w:val="009868FE"/>
    <w:rsid w:val="009B6A15"/>
    <w:rsid w:val="009C1AF2"/>
    <w:rsid w:val="009C296D"/>
    <w:rsid w:val="009D5A60"/>
    <w:rsid w:val="009E2D0D"/>
    <w:rsid w:val="009F6E4B"/>
    <w:rsid w:val="00A115AE"/>
    <w:rsid w:val="00A313AC"/>
    <w:rsid w:val="00A43E4C"/>
    <w:rsid w:val="00A54D99"/>
    <w:rsid w:val="00A56FA4"/>
    <w:rsid w:val="00A676A8"/>
    <w:rsid w:val="00AA4B93"/>
    <w:rsid w:val="00AE0DCC"/>
    <w:rsid w:val="00B34586"/>
    <w:rsid w:val="00B51B79"/>
    <w:rsid w:val="00B528BB"/>
    <w:rsid w:val="00B62841"/>
    <w:rsid w:val="00B6516B"/>
    <w:rsid w:val="00B76F9D"/>
    <w:rsid w:val="00B84747"/>
    <w:rsid w:val="00BA05FF"/>
    <w:rsid w:val="00BA27A6"/>
    <w:rsid w:val="00BD235F"/>
    <w:rsid w:val="00BD3E23"/>
    <w:rsid w:val="00BE41A8"/>
    <w:rsid w:val="00BF403F"/>
    <w:rsid w:val="00C41678"/>
    <w:rsid w:val="00C426E0"/>
    <w:rsid w:val="00C56A2F"/>
    <w:rsid w:val="00C6537A"/>
    <w:rsid w:val="00C70255"/>
    <w:rsid w:val="00C84928"/>
    <w:rsid w:val="00C91450"/>
    <w:rsid w:val="00CB11A7"/>
    <w:rsid w:val="00CD6130"/>
    <w:rsid w:val="00CD7031"/>
    <w:rsid w:val="00CF6B3A"/>
    <w:rsid w:val="00D023AA"/>
    <w:rsid w:val="00D02F6C"/>
    <w:rsid w:val="00D04E17"/>
    <w:rsid w:val="00D226C6"/>
    <w:rsid w:val="00D2606C"/>
    <w:rsid w:val="00D53CF6"/>
    <w:rsid w:val="00D7183A"/>
    <w:rsid w:val="00D86DE0"/>
    <w:rsid w:val="00D87167"/>
    <w:rsid w:val="00D90145"/>
    <w:rsid w:val="00D93BCC"/>
    <w:rsid w:val="00D960F8"/>
    <w:rsid w:val="00DA62B3"/>
    <w:rsid w:val="00DB2D1D"/>
    <w:rsid w:val="00DB6099"/>
    <w:rsid w:val="00DB7656"/>
    <w:rsid w:val="00DB7B99"/>
    <w:rsid w:val="00DD273E"/>
    <w:rsid w:val="00DF4E69"/>
    <w:rsid w:val="00DF5B2D"/>
    <w:rsid w:val="00E11EE3"/>
    <w:rsid w:val="00E4055B"/>
    <w:rsid w:val="00E659C6"/>
    <w:rsid w:val="00E7728F"/>
    <w:rsid w:val="00ED0F43"/>
    <w:rsid w:val="00EF2EC8"/>
    <w:rsid w:val="00F12A83"/>
    <w:rsid w:val="00F31BE3"/>
    <w:rsid w:val="00F328FB"/>
    <w:rsid w:val="00F346EE"/>
    <w:rsid w:val="00F7021B"/>
    <w:rsid w:val="00F75215"/>
    <w:rsid w:val="00F93A9D"/>
    <w:rsid w:val="00FA56A7"/>
    <w:rsid w:val="00FA67E4"/>
    <w:rsid w:val="00FF4DA4"/>
    <w:rsid w:val="00FF521A"/>
    <w:rsid w:val="00FF718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945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6B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99"/>
    <w:rsid w:val="00376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paragraph" w:styleId="BalloonText">
    <w:name w:val="Balloon Text"/>
    <w:basedOn w:val="Normal"/>
    <w:link w:val="BalloonTextChar"/>
    <w:uiPriority w:val="99"/>
    <w:semiHidden/>
    <w:unhideWhenUsed/>
    <w:rsid w:val="00CF6B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6B3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6B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99"/>
    <w:rsid w:val="00376B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customStyle="1"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 w:type="paragraph" w:styleId="BalloonText">
    <w:name w:val="Balloon Text"/>
    <w:basedOn w:val="Normal"/>
    <w:link w:val="BalloonTextChar"/>
    <w:uiPriority w:val="99"/>
    <w:semiHidden/>
    <w:unhideWhenUsed/>
    <w:rsid w:val="00CF6B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6B3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9535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9300</Words>
  <Characters>53016</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aasayang</cp:lastModifiedBy>
  <cp:revision>3</cp:revision>
  <dcterms:created xsi:type="dcterms:W3CDTF">2018-02-19T10:51:00Z</dcterms:created>
  <dcterms:modified xsi:type="dcterms:W3CDTF">2019-03-27T07:31:00Z</dcterms:modified>
</cp:coreProperties>
</file>